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7D8D3" w14:textId="0045432A" w:rsidR="00FE77DB" w:rsidRDefault="00FE77DB">
      <w:pPr>
        <w:pStyle w:val="Heading1"/>
        <w:spacing w:before="0" w:after="240" w:line="240" w:lineRule="auto"/>
        <w:rPr>
          <w:lang w:val="en-US"/>
        </w:rPr>
      </w:pPr>
      <w:bookmarkStart w:id="0" w:name="_Hlk12459156"/>
      <w:bookmarkStart w:id="1" w:name="_GoBack"/>
      <w:bookmarkEnd w:id="1"/>
      <w:r w:rsidRPr="00FE77DB">
        <w:rPr>
          <w:lang w:val="en-US"/>
        </w:rPr>
        <w:t>Examining pathways between genetic liability for schizophrenia and patterns of tobacco and cannabis use in adolescence</w:t>
      </w:r>
    </w:p>
    <w:bookmarkEnd w:id="0"/>
    <w:p w14:paraId="4D1B339F" w14:textId="7BA5652B" w:rsidR="005831DC" w:rsidRPr="007F3923" w:rsidRDefault="00AA3EB9">
      <w:pPr>
        <w:pStyle w:val="authorsaffiliations"/>
        <w:spacing w:line="360" w:lineRule="auto"/>
        <w:jc w:val="left"/>
        <w:rPr>
          <w:lang w:val="en-US"/>
        </w:rPr>
      </w:pPr>
      <w:r w:rsidRPr="007F3923">
        <w:rPr>
          <w:lang w:val="en-US"/>
        </w:rPr>
        <w:t>Hannah J. Jones</w:t>
      </w:r>
      <w:r w:rsidR="001A44E6">
        <w:rPr>
          <w:lang w:val="en-US"/>
        </w:rPr>
        <w:t>, PhD</w:t>
      </w:r>
      <w:r w:rsidRPr="007F3923">
        <w:rPr>
          <w:vertAlign w:val="superscript"/>
          <w:lang w:val="en-US"/>
        </w:rPr>
        <w:t>1,2,3</w:t>
      </w:r>
      <w:r w:rsidRPr="007F3923">
        <w:rPr>
          <w:lang w:val="en-US"/>
        </w:rPr>
        <w:t xml:space="preserve">; Gemma </w:t>
      </w:r>
      <w:r w:rsidR="004C4B82" w:rsidRPr="007F3923">
        <w:rPr>
          <w:lang w:val="en-US"/>
        </w:rPr>
        <w:t>Hammerton</w:t>
      </w:r>
      <w:r w:rsidR="001A44E6">
        <w:rPr>
          <w:lang w:val="en-US"/>
        </w:rPr>
        <w:t>, PhD</w:t>
      </w:r>
      <w:r w:rsidR="004C4B82" w:rsidRPr="007F3923">
        <w:rPr>
          <w:vertAlign w:val="superscript"/>
          <w:lang w:val="en-US"/>
        </w:rPr>
        <w:t>1</w:t>
      </w:r>
      <w:r w:rsidR="00986979" w:rsidRPr="007F3923">
        <w:rPr>
          <w:vertAlign w:val="superscript"/>
          <w:lang w:val="en-US"/>
        </w:rPr>
        <w:t>,</w:t>
      </w:r>
      <w:r w:rsidR="00986979" w:rsidRPr="005F77A3">
        <w:rPr>
          <w:vertAlign w:val="superscript"/>
          <w:lang w:val="en-US"/>
        </w:rPr>
        <w:t>2</w:t>
      </w:r>
      <w:r w:rsidRPr="005F77A3">
        <w:rPr>
          <w:lang w:val="en-US"/>
        </w:rPr>
        <w:t>; Tayla McCloud</w:t>
      </w:r>
      <w:r w:rsidR="005F77A3" w:rsidRPr="005F77A3">
        <w:rPr>
          <w:lang w:val="en-US"/>
        </w:rPr>
        <w:t>, MSc</w:t>
      </w:r>
      <w:r w:rsidRPr="005F77A3">
        <w:rPr>
          <w:vertAlign w:val="superscript"/>
          <w:lang w:val="en-US"/>
        </w:rPr>
        <w:t>4</w:t>
      </w:r>
      <w:r w:rsidRPr="007F3923">
        <w:rPr>
          <w:lang w:val="en-US"/>
        </w:rPr>
        <w:t>; Lindsey A. Hines</w:t>
      </w:r>
      <w:r w:rsidR="001A44E6">
        <w:rPr>
          <w:lang w:val="en-US"/>
        </w:rPr>
        <w:t>, PhD</w:t>
      </w:r>
      <w:r w:rsidRPr="007F3923">
        <w:rPr>
          <w:vertAlign w:val="superscript"/>
          <w:lang w:val="en-US"/>
        </w:rPr>
        <w:t>1</w:t>
      </w:r>
      <w:r w:rsidRPr="007F3923">
        <w:rPr>
          <w:lang w:val="en-US"/>
        </w:rPr>
        <w:t>; Caroline Wright</w:t>
      </w:r>
      <w:r w:rsidR="001A44E6">
        <w:rPr>
          <w:lang w:val="en-US"/>
        </w:rPr>
        <w:t>, PhD</w:t>
      </w:r>
      <w:r w:rsidR="00AB73A1">
        <w:rPr>
          <w:vertAlign w:val="superscript"/>
          <w:lang w:val="en-US"/>
        </w:rPr>
        <w:t>5</w:t>
      </w:r>
      <w:r w:rsidRPr="007F3923">
        <w:rPr>
          <w:lang w:val="en-US"/>
        </w:rPr>
        <w:t>; Suzanne H. Gage</w:t>
      </w:r>
      <w:r w:rsidR="001A44E6">
        <w:rPr>
          <w:lang w:val="en-US"/>
        </w:rPr>
        <w:t>, PhD</w:t>
      </w:r>
      <w:r w:rsidR="00AB73A1">
        <w:rPr>
          <w:vertAlign w:val="superscript"/>
          <w:lang w:val="en-US"/>
        </w:rPr>
        <w:t>6</w:t>
      </w:r>
      <w:r w:rsidRPr="007F3923">
        <w:rPr>
          <w:lang w:val="en-US"/>
        </w:rPr>
        <w:t>; Peter Holmans</w:t>
      </w:r>
      <w:r w:rsidR="00A33C22">
        <w:rPr>
          <w:lang w:val="en-US"/>
        </w:rPr>
        <w:t>, PhD</w:t>
      </w:r>
      <w:r w:rsidR="00AB73A1">
        <w:rPr>
          <w:vertAlign w:val="superscript"/>
          <w:lang w:val="en-US"/>
        </w:rPr>
        <w:t>7</w:t>
      </w:r>
      <w:r w:rsidRPr="007F3923">
        <w:rPr>
          <w:lang w:val="en-US"/>
        </w:rPr>
        <w:t>; Peter B Jones</w:t>
      </w:r>
      <w:r w:rsidR="00DC1C55" w:rsidRPr="00DC1C55">
        <w:rPr>
          <w:lang w:val="en-US"/>
        </w:rPr>
        <w:t xml:space="preserve"> </w:t>
      </w:r>
      <w:r w:rsidR="00DC1C55" w:rsidRPr="000E26A0">
        <w:rPr>
          <w:lang w:val="en-US"/>
        </w:rPr>
        <w:t>MD, PhD, MRCPsych</w:t>
      </w:r>
      <w:r w:rsidR="00AB73A1">
        <w:rPr>
          <w:vertAlign w:val="superscript"/>
          <w:lang w:val="en-US"/>
        </w:rPr>
        <w:t>8</w:t>
      </w:r>
      <w:r w:rsidRPr="007F3923">
        <w:rPr>
          <w:lang w:val="en-US"/>
        </w:rPr>
        <w:t>; George Davey Smith</w:t>
      </w:r>
      <w:r w:rsidR="0090218B">
        <w:rPr>
          <w:lang w:val="en-US"/>
        </w:rPr>
        <w:t xml:space="preserve">, </w:t>
      </w:r>
      <w:r w:rsidR="0090218B" w:rsidRPr="000E26A0">
        <w:rPr>
          <w:lang w:val="en-US"/>
        </w:rPr>
        <w:t>MD, DSc</w:t>
      </w:r>
      <w:r w:rsidRPr="007F3923">
        <w:rPr>
          <w:vertAlign w:val="superscript"/>
          <w:lang w:val="en-US"/>
        </w:rPr>
        <w:t>2</w:t>
      </w:r>
      <w:r w:rsidR="0090218B">
        <w:rPr>
          <w:lang w:val="en-US"/>
        </w:rPr>
        <w:t>;</w:t>
      </w:r>
      <w:r w:rsidRPr="007F3923">
        <w:rPr>
          <w:lang w:val="en-US"/>
        </w:rPr>
        <w:t xml:space="preserve"> David E. J. Linden</w:t>
      </w:r>
      <w:r w:rsidR="00B22471">
        <w:rPr>
          <w:lang w:val="en-US"/>
        </w:rPr>
        <w:t>,</w:t>
      </w:r>
      <w:r w:rsidR="00B22471" w:rsidRPr="00B22471">
        <w:rPr>
          <w:lang w:val="en-US"/>
        </w:rPr>
        <w:t xml:space="preserve"> </w:t>
      </w:r>
      <w:r w:rsidR="00B22471" w:rsidRPr="000E26A0">
        <w:rPr>
          <w:lang w:val="en-US"/>
        </w:rPr>
        <w:t>D.Phil</w:t>
      </w:r>
      <w:r w:rsidR="00AB73A1">
        <w:rPr>
          <w:vertAlign w:val="superscript"/>
          <w:lang w:val="en-US"/>
        </w:rPr>
        <w:t>7</w:t>
      </w:r>
      <w:r w:rsidRPr="007F3923">
        <w:rPr>
          <w:lang w:val="en-US"/>
        </w:rPr>
        <w:t>; Michael C. O'Donovan</w:t>
      </w:r>
      <w:r w:rsidR="006B0004">
        <w:rPr>
          <w:lang w:val="en-US"/>
        </w:rPr>
        <w:t xml:space="preserve">, </w:t>
      </w:r>
      <w:r w:rsidR="006B0004" w:rsidRPr="000E26A0">
        <w:rPr>
          <w:lang w:val="en-US"/>
        </w:rPr>
        <w:t>PhD, FRCPsych</w:t>
      </w:r>
      <w:r w:rsidR="00AB73A1">
        <w:rPr>
          <w:vertAlign w:val="superscript"/>
          <w:lang w:val="en-US"/>
        </w:rPr>
        <w:t>7</w:t>
      </w:r>
      <w:r w:rsidRPr="007F3923">
        <w:rPr>
          <w:lang w:val="en-US"/>
        </w:rPr>
        <w:t>; Michael J. Owen</w:t>
      </w:r>
      <w:r w:rsidR="006B0004">
        <w:rPr>
          <w:lang w:val="en-US"/>
        </w:rPr>
        <w:t xml:space="preserve">, </w:t>
      </w:r>
      <w:r w:rsidR="006B0004" w:rsidRPr="000E26A0">
        <w:rPr>
          <w:lang w:val="en-US"/>
        </w:rPr>
        <w:t>PhD, FRCPsych</w:t>
      </w:r>
      <w:r w:rsidR="00AB73A1">
        <w:rPr>
          <w:vertAlign w:val="superscript"/>
          <w:lang w:val="en-US"/>
        </w:rPr>
        <w:t>7</w:t>
      </w:r>
      <w:r w:rsidRPr="007F3923">
        <w:rPr>
          <w:lang w:val="en-US"/>
        </w:rPr>
        <w:t>; James T. Walters</w:t>
      </w:r>
      <w:r w:rsidR="0002419B">
        <w:rPr>
          <w:lang w:val="en-US"/>
        </w:rPr>
        <w:t xml:space="preserve">, </w:t>
      </w:r>
      <w:r w:rsidR="0002419B" w:rsidRPr="000E26A0">
        <w:rPr>
          <w:lang w:val="en-US"/>
        </w:rPr>
        <w:t>MRCPsych, PhD</w:t>
      </w:r>
      <w:r w:rsidR="00AB73A1">
        <w:rPr>
          <w:vertAlign w:val="superscript"/>
          <w:lang w:val="en-US"/>
        </w:rPr>
        <w:t>7</w:t>
      </w:r>
      <w:r w:rsidRPr="007F3923">
        <w:rPr>
          <w:lang w:val="en-US"/>
        </w:rPr>
        <w:t xml:space="preserve">; </w:t>
      </w:r>
      <w:bookmarkStart w:id="2" w:name="_Hlk12460060"/>
      <w:r w:rsidRPr="007F3923">
        <w:rPr>
          <w:lang w:val="en-US"/>
        </w:rPr>
        <w:t>Marcus R. Munafò</w:t>
      </w:r>
      <w:bookmarkEnd w:id="2"/>
      <w:r w:rsidR="00F33982">
        <w:rPr>
          <w:lang w:val="en-US"/>
        </w:rPr>
        <w:t>, PhD</w:t>
      </w:r>
      <w:r w:rsidRPr="007F3923">
        <w:rPr>
          <w:vertAlign w:val="superscript"/>
          <w:lang w:val="en-US"/>
        </w:rPr>
        <w:t>2,</w:t>
      </w:r>
      <w:r w:rsidR="00AB73A1">
        <w:rPr>
          <w:vertAlign w:val="superscript"/>
          <w:lang w:val="en-US"/>
        </w:rPr>
        <w:t>9</w:t>
      </w:r>
      <w:r w:rsidRPr="007F3923">
        <w:rPr>
          <w:lang w:val="en-US"/>
        </w:rPr>
        <w:t>; Jon Heron</w:t>
      </w:r>
      <w:r w:rsidR="00F33982">
        <w:rPr>
          <w:lang w:val="en-US"/>
        </w:rPr>
        <w:t>, PhD</w:t>
      </w:r>
      <w:r w:rsidRPr="007F3923">
        <w:rPr>
          <w:vertAlign w:val="superscript"/>
          <w:lang w:val="en-US"/>
        </w:rPr>
        <w:t>1</w:t>
      </w:r>
      <w:r w:rsidR="00986979" w:rsidRPr="007F3923">
        <w:rPr>
          <w:vertAlign w:val="superscript"/>
          <w:lang w:val="en-US"/>
        </w:rPr>
        <w:t>,2</w:t>
      </w:r>
      <w:r w:rsidRPr="007F3923">
        <w:rPr>
          <w:lang w:val="en-US"/>
        </w:rPr>
        <w:t>; Stanley Zammit</w:t>
      </w:r>
      <w:r w:rsidR="00F33982">
        <w:rPr>
          <w:lang w:val="en-US"/>
        </w:rPr>
        <w:t xml:space="preserve">, </w:t>
      </w:r>
      <w:r w:rsidR="00F33982" w:rsidRPr="000E26A0">
        <w:rPr>
          <w:lang w:val="en-US"/>
        </w:rPr>
        <w:t>MRCPsych, PhD</w:t>
      </w:r>
      <w:r w:rsidRPr="007F3923">
        <w:rPr>
          <w:vertAlign w:val="superscript"/>
          <w:lang w:val="en-US"/>
        </w:rPr>
        <w:t>1,</w:t>
      </w:r>
      <w:r w:rsidR="00AB73A1">
        <w:rPr>
          <w:vertAlign w:val="superscript"/>
          <w:lang w:val="en-US"/>
        </w:rPr>
        <w:t>7</w:t>
      </w:r>
    </w:p>
    <w:p w14:paraId="279833EE" w14:textId="77777777" w:rsidR="005831DC" w:rsidRPr="007F3923" w:rsidRDefault="005831DC">
      <w:pPr>
        <w:pStyle w:val="authorsaffiliations"/>
        <w:spacing w:line="240" w:lineRule="auto"/>
        <w:jc w:val="left"/>
        <w:rPr>
          <w:sz w:val="20"/>
          <w:szCs w:val="20"/>
          <w:lang w:val="en-US"/>
        </w:rPr>
      </w:pPr>
    </w:p>
    <w:p w14:paraId="150CEAC9" w14:textId="77777777" w:rsidR="005831DC" w:rsidRPr="007F3923" w:rsidRDefault="00AA3EB9">
      <w:pPr>
        <w:pStyle w:val="authorsaffiliations"/>
        <w:spacing w:line="240" w:lineRule="auto"/>
        <w:jc w:val="left"/>
        <w:rPr>
          <w:sz w:val="20"/>
          <w:szCs w:val="20"/>
          <w:vertAlign w:val="superscript"/>
          <w:lang w:val="en-US"/>
        </w:rPr>
      </w:pPr>
      <w:r w:rsidRPr="007F3923">
        <w:rPr>
          <w:sz w:val="20"/>
          <w:szCs w:val="20"/>
          <w:vertAlign w:val="superscript"/>
          <w:lang w:val="en-US"/>
        </w:rPr>
        <w:t>1</w:t>
      </w:r>
      <w:r w:rsidRPr="007F3923">
        <w:rPr>
          <w:sz w:val="20"/>
          <w:szCs w:val="20"/>
          <w:lang w:val="en-US"/>
        </w:rPr>
        <w:t>Centre for Academic Mental Health, Population Health Sciences, Bristol Medical School, University of Bristol, UK</w:t>
      </w:r>
      <w:r w:rsidRPr="007F3923">
        <w:rPr>
          <w:sz w:val="20"/>
          <w:szCs w:val="20"/>
          <w:vertAlign w:val="superscript"/>
          <w:lang w:val="en-US"/>
        </w:rPr>
        <w:t xml:space="preserve"> </w:t>
      </w:r>
    </w:p>
    <w:p w14:paraId="2B97D2C6" w14:textId="0FC58084" w:rsidR="005831DC" w:rsidRPr="007F3923" w:rsidRDefault="00AA3EB9">
      <w:pPr>
        <w:pStyle w:val="authorsaffiliations"/>
        <w:spacing w:line="240" w:lineRule="auto"/>
        <w:jc w:val="left"/>
        <w:rPr>
          <w:sz w:val="20"/>
          <w:szCs w:val="20"/>
          <w:lang w:val="en-US"/>
        </w:rPr>
      </w:pPr>
      <w:r w:rsidRPr="007F3923">
        <w:rPr>
          <w:sz w:val="20"/>
          <w:szCs w:val="20"/>
          <w:vertAlign w:val="superscript"/>
          <w:lang w:val="en-US"/>
        </w:rPr>
        <w:t>2</w:t>
      </w:r>
      <w:r w:rsidRPr="007F3923">
        <w:rPr>
          <w:sz w:val="20"/>
          <w:szCs w:val="20"/>
          <w:lang w:val="en-US"/>
        </w:rPr>
        <w:t>Medical Research Centre (MRC) Integrative Epidemiology Unit (IEU)</w:t>
      </w:r>
      <w:r w:rsidR="00AD16BF" w:rsidRPr="007F3923">
        <w:rPr>
          <w:sz w:val="20"/>
          <w:szCs w:val="20"/>
          <w:lang w:val="en-US"/>
        </w:rPr>
        <w:t xml:space="preserve"> at the</w:t>
      </w:r>
      <w:r w:rsidRPr="007F3923">
        <w:rPr>
          <w:sz w:val="20"/>
          <w:szCs w:val="20"/>
          <w:lang w:val="en-US"/>
        </w:rPr>
        <w:t xml:space="preserve"> University of Bristol, UK</w:t>
      </w:r>
    </w:p>
    <w:p w14:paraId="7A7DC0C8" w14:textId="34154509" w:rsidR="005831DC" w:rsidRDefault="00AA3EB9">
      <w:pPr>
        <w:pStyle w:val="authorsaffiliations"/>
        <w:spacing w:line="240" w:lineRule="auto"/>
        <w:jc w:val="left"/>
        <w:rPr>
          <w:sz w:val="20"/>
          <w:szCs w:val="20"/>
          <w:lang w:val="en-US"/>
        </w:rPr>
      </w:pPr>
      <w:r w:rsidRPr="007F3923">
        <w:rPr>
          <w:sz w:val="20"/>
          <w:szCs w:val="20"/>
          <w:vertAlign w:val="superscript"/>
          <w:lang w:val="en-US"/>
        </w:rPr>
        <w:t>3</w:t>
      </w:r>
      <w:r w:rsidRPr="007F3923">
        <w:rPr>
          <w:sz w:val="20"/>
          <w:szCs w:val="20"/>
          <w:lang w:val="en-US"/>
        </w:rPr>
        <w:t>NIHR Biomedical Research Centre, University Hospitals Bristol NHS Foundation Trust, University of Bristol, Bristol, UK</w:t>
      </w:r>
    </w:p>
    <w:p w14:paraId="40B38B5D" w14:textId="7BBA85E6" w:rsidR="00AB73A1" w:rsidRPr="007F3923" w:rsidRDefault="00AB73A1" w:rsidP="00AB73A1">
      <w:pPr>
        <w:pStyle w:val="authorsaffiliations"/>
        <w:rPr>
          <w:sz w:val="20"/>
          <w:szCs w:val="20"/>
          <w:lang w:val="en-US"/>
        </w:rPr>
      </w:pPr>
      <w:r>
        <w:rPr>
          <w:sz w:val="20"/>
          <w:szCs w:val="20"/>
          <w:vertAlign w:val="superscript"/>
          <w:lang w:val="en-US"/>
        </w:rPr>
        <w:t>4</w:t>
      </w:r>
      <w:r w:rsidRPr="007F3923">
        <w:rPr>
          <w:sz w:val="20"/>
          <w:szCs w:val="20"/>
          <w:lang w:val="en-US"/>
        </w:rPr>
        <w:t>Division of Psychiatry, University College London, London, UK</w:t>
      </w:r>
    </w:p>
    <w:p w14:paraId="2F063679" w14:textId="1BDDCA6A" w:rsidR="00AB73A1" w:rsidRPr="007F3923" w:rsidRDefault="00AB73A1">
      <w:pPr>
        <w:pStyle w:val="authorsaffiliations"/>
        <w:spacing w:line="240" w:lineRule="auto"/>
        <w:jc w:val="left"/>
        <w:rPr>
          <w:sz w:val="20"/>
          <w:szCs w:val="20"/>
          <w:lang w:val="en-US"/>
        </w:rPr>
      </w:pPr>
      <w:r>
        <w:rPr>
          <w:sz w:val="20"/>
          <w:szCs w:val="20"/>
          <w:vertAlign w:val="superscript"/>
          <w:lang w:val="en-US"/>
        </w:rPr>
        <w:t>5</w:t>
      </w:r>
      <w:r w:rsidRPr="007F3923">
        <w:rPr>
          <w:sz w:val="20"/>
          <w:szCs w:val="20"/>
          <w:lang w:val="en-US"/>
        </w:rPr>
        <w:t>Population Health Sciences, Bristol Medical School, University of Bristol, UK</w:t>
      </w:r>
    </w:p>
    <w:p w14:paraId="1AF96592" w14:textId="062ABA5D" w:rsidR="005831DC" w:rsidRPr="007F3923" w:rsidRDefault="00AB73A1">
      <w:pPr>
        <w:pStyle w:val="authorsaffiliations"/>
        <w:rPr>
          <w:sz w:val="20"/>
          <w:szCs w:val="20"/>
          <w:lang w:val="en-US"/>
        </w:rPr>
      </w:pPr>
      <w:r>
        <w:rPr>
          <w:sz w:val="20"/>
          <w:szCs w:val="20"/>
          <w:vertAlign w:val="superscript"/>
          <w:lang w:val="en-US"/>
        </w:rPr>
        <w:t>6</w:t>
      </w:r>
      <w:r w:rsidR="00AA3EB9" w:rsidRPr="007F3923">
        <w:rPr>
          <w:sz w:val="20"/>
          <w:szCs w:val="20"/>
          <w:lang w:val="en-US"/>
        </w:rPr>
        <w:t>Department of Psychological Sciences, University of Liverpool, Liverpool, UK</w:t>
      </w:r>
    </w:p>
    <w:p w14:paraId="6CBA49A2" w14:textId="10360421" w:rsidR="005831DC" w:rsidRPr="007F3923" w:rsidRDefault="00AB73A1">
      <w:pPr>
        <w:pStyle w:val="authorsaffiliations"/>
        <w:spacing w:line="240" w:lineRule="auto"/>
        <w:jc w:val="left"/>
        <w:rPr>
          <w:sz w:val="20"/>
          <w:szCs w:val="20"/>
          <w:lang w:val="en-US"/>
        </w:rPr>
      </w:pPr>
      <w:r>
        <w:rPr>
          <w:sz w:val="20"/>
          <w:szCs w:val="20"/>
          <w:vertAlign w:val="superscript"/>
          <w:lang w:val="en-US"/>
        </w:rPr>
        <w:t>7</w:t>
      </w:r>
      <w:r w:rsidR="00AA3EB9" w:rsidRPr="007F3923">
        <w:rPr>
          <w:sz w:val="20"/>
          <w:szCs w:val="20"/>
          <w:lang w:val="en-US"/>
        </w:rPr>
        <w:t>MRC Centre for Neuropsychiatric Genetics and Genomics, Division of Psychological Medicine and Clinical Neurosciences, Cardiff University School of Medicine, Cardiff, UK</w:t>
      </w:r>
    </w:p>
    <w:p w14:paraId="41A7C383" w14:textId="25CA62C2" w:rsidR="005831DC" w:rsidRPr="007F3923" w:rsidRDefault="00AB73A1">
      <w:pPr>
        <w:pStyle w:val="authorsaffiliations"/>
        <w:spacing w:line="240" w:lineRule="auto"/>
        <w:jc w:val="left"/>
        <w:rPr>
          <w:sz w:val="20"/>
          <w:szCs w:val="20"/>
          <w:lang w:val="en-US"/>
        </w:rPr>
      </w:pPr>
      <w:r>
        <w:rPr>
          <w:sz w:val="20"/>
          <w:szCs w:val="20"/>
          <w:vertAlign w:val="superscript"/>
          <w:lang w:val="en-US"/>
        </w:rPr>
        <w:t>8</w:t>
      </w:r>
      <w:r w:rsidR="00AA3EB9" w:rsidRPr="007F3923">
        <w:rPr>
          <w:sz w:val="20"/>
          <w:szCs w:val="20"/>
          <w:lang w:val="en-US"/>
        </w:rPr>
        <w:t>Department of Psychiatry, University of Cambridge, Cambridge, UK</w:t>
      </w:r>
    </w:p>
    <w:p w14:paraId="5C045593" w14:textId="64C82F2E" w:rsidR="005831DC" w:rsidRPr="007F3923" w:rsidRDefault="00AB73A1">
      <w:pPr>
        <w:pStyle w:val="authorsaffiliations"/>
        <w:jc w:val="left"/>
        <w:rPr>
          <w:sz w:val="20"/>
          <w:szCs w:val="20"/>
          <w:lang w:val="en-US"/>
        </w:rPr>
      </w:pPr>
      <w:r>
        <w:rPr>
          <w:sz w:val="20"/>
          <w:szCs w:val="20"/>
          <w:vertAlign w:val="superscript"/>
          <w:lang w:val="en-US"/>
        </w:rPr>
        <w:t>9</w:t>
      </w:r>
      <w:r w:rsidR="00AA3EB9" w:rsidRPr="007F3923">
        <w:rPr>
          <w:sz w:val="20"/>
          <w:szCs w:val="20"/>
          <w:lang w:val="en-US"/>
        </w:rPr>
        <w:t xml:space="preserve">UK Centre for Tobacco and Alcohol Studies, School of </w:t>
      </w:r>
      <w:r w:rsidR="00AD16BF" w:rsidRPr="007F3923">
        <w:rPr>
          <w:sz w:val="20"/>
          <w:szCs w:val="20"/>
          <w:lang w:val="en-US"/>
        </w:rPr>
        <w:t>Psychological Science</w:t>
      </w:r>
      <w:r w:rsidR="00AA3EB9" w:rsidRPr="007F3923">
        <w:rPr>
          <w:sz w:val="20"/>
          <w:szCs w:val="20"/>
          <w:lang w:val="en-US"/>
        </w:rPr>
        <w:t>, University of Bristol, UK</w:t>
      </w:r>
    </w:p>
    <w:p w14:paraId="2D53D234" w14:textId="77777777" w:rsidR="005831DC" w:rsidRPr="007F3923" w:rsidRDefault="00AA3EB9">
      <w:pPr>
        <w:pStyle w:val="authorsaffiliations"/>
        <w:spacing w:line="240" w:lineRule="auto"/>
        <w:jc w:val="left"/>
        <w:rPr>
          <w:lang w:val="en-US"/>
        </w:rPr>
      </w:pPr>
      <w:r w:rsidRPr="007F3923">
        <w:rPr>
          <w:b/>
          <w:lang w:val="en-US"/>
        </w:rPr>
        <w:t>Corresponding author:</w:t>
      </w:r>
      <w:r w:rsidRPr="007F3923">
        <w:rPr>
          <w:lang w:val="en-US"/>
        </w:rPr>
        <w:t xml:space="preserve"> Hannah J. Jones, PhD; Population Health Sciences, Bristol Medical School, University of Bristol, Oakfield House, Oakfield Grove, Bristol, UK (</w:t>
      </w:r>
      <w:hyperlink r:id="rId8" w:history="1">
        <w:r w:rsidRPr="007F3923">
          <w:rPr>
            <w:rStyle w:val="Hyperlink"/>
            <w:lang w:val="en-US"/>
          </w:rPr>
          <w:t>hannah.jones@bristol.ac.uk</w:t>
        </w:r>
      </w:hyperlink>
      <w:r w:rsidRPr="007F3923">
        <w:rPr>
          <w:lang w:val="en-US"/>
        </w:rPr>
        <w:t>)</w:t>
      </w:r>
    </w:p>
    <w:p w14:paraId="03B3DAA7" w14:textId="77777777" w:rsidR="005831DC" w:rsidRPr="007F3923" w:rsidRDefault="005831DC">
      <w:pPr>
        <w:pStyle w:val="authorsaffiliations"/>
        <w:rPr>
          <w:b/>
          <w:sz w:val="24"/>
          <w:szCs w:val="24"/>
          <w:lang w:val="en-US"/>
        </w:rPr>
      </w:pPr>
    </w:p>
    <w:p w14:paraId="01E7C6EF" w14:textId="5C8F1B79" w:rsidR="001E237A" w:rsidRPr="007F3923" w:rsidRDefault="001E237A" w:rsidP="001E237A">
      <w:pPr>
        <w:pStyle w:val="authorsaffiliations"/>
        <w:spacing w:line="240" w:lineRule="auto"/>
        <w:rPr>
          <w:b/>
          <w:sz w:val="24"/>
          <w:szCs w:val="24"/>
          <w:lang w:val="en-US"/>
        </w:rPr>
      </w:pPr>
      <w:r w:rsidRPr="007F3923">
        <w:rPr>
          <w:b/>
          <w:sz w:val="24"/>
          <w:szCs w:val="24"/>
          <w:lang w:val="en-US"/>
        </w:rPr>
        <w:t>Abstract word count: 2</w:t>
      </w:r>
      <w:r w:rsidR="001051D0">
        <w:rPr>
          <w:b/>
          <w:sz w:val="24"/>
          <w:szCs w:val="24"/>
          <w:lang w:val="en-US"/>
        </w:rPr>
        <w:t>46</w:t>
      </w:r>
    </w:p>
    <w:p w14:paraId="25D7F044" w14:textId="1EE2473C" w:rsidR="005831DC" w:rsidRPr="007F3923" w:rsidRDefault="00C27673">
      <w:pPr>
        <w:pStyle w:val="authorsaffiliations"/>
        <w:rPr>
          <w:b/>
          <w:sz w:val="24"/>
          <w:szCs w:val="24"/>
          <w:lang w:val="en-US"/>
        </w:rPr>
      </w:pPr>
      <w:r>
        <w:rPr>
          <w:b/>
          <w:sz w:val="24"/>
          <w:szCs w:val="24"/>
          <w:lang w:val="en-US"/>
        </w:rPr>
        <w:t>Main body</w:t>
      </w:r>
      <w:r w:rsidR="00AA3EB9" w:rsidRPr="007F3923">
        <w:rPr>
          <w:b/>
          <w:sz w:val="24"/>
          <w:szCs w:val="24"/>
          <w:lang w:val="en-US"/>
        </w:rPr>
        <w:t xml:space="preserve"> word count: </w:t>
      </w:r>
      <w:r w:rsidR="009D4F5E">
        <w:rPr>
          <w:b/>
          <w:sz w:val="24"/>
          <w:szCs w:val="24"/>
          <w:lang w:val="en-US"/>
        </w:rPr>
        <w:t xml:space="preserve">4348 </w:t>
      </w:r>
      <w:r w:rsidR="00C025E7">
        <w:rPr>
          <w:b/>
          <w:sz w:val="24"/>
          <w:szCs w:val="24"/>
          <w:lang w:val="en-US"/>
        </w:rPr>
        <w:t xml:space="preserve">(including </w:t>
      </w:r>
      <w:r w:rsidR="0094364E">
        <w:rPr>
          <w:b/>
          <w:sz w:val="24"/>
          <w:szCs w:val="24"/>
          <w:lang w:val="en-US"/>
        </w:rPr>
        <w:t>in-text references)</w:t>
      </w:r>
    </w:p>
    <w:p w14:paraId="24B2DE18" w14:textId="77777777" w:rsidR="00F35FC4" w:rsidRPr="007F3923" w:rsidRDefault="00F35FC4">
      <w:pPr>
        <w:pStyle w:val="authorsaffiliations"/>
        <w:rPr>
          <w:lang w:val="en-US"/>
        </w:rPr>
      </w:pPr>
    </w:p>
    <w:p w14:paraId="0F7006EA" w14:textId="77777777" w:rsidR="005831DC" w:rsidRPr="007F3923" w:rsidRDefault="00AA3EB9">
      <w:pPr>
        <w:spacing w:line="276" w:lineRule="auto"/>
        <w:rPr>
          <w:rFonts w:asciiTheme="majorHAnsi" w:eastAsiaTheme="majorEastAsia" w:hAnsiTheme="majorHAnsi" w:cstheme="majorBidi"/>
          <w:color w:val="365F91"/>
          <w:sz w:val="32"/>
          <w:szCs w:val="32"/>
          <w:lang w:val="en-US"/>
        </w:rPr>
      </w:pPr>
      <w:r w:rsidRPr="007F3923">
        <w:rPr>
          <w:lang w:val="en-US"/>
        </w:rPr>
        <w:br w:type="page"/>
      </w:r>
    </w:p>
    <w:p w14:paraId="57C5FB79" w14:textId="0A6434CB" w:rsidR="005831DC" w:rsidRPr="007F3923" w:rsidRDefault="00AA3EB9">
      <w:pPr>
        <w:pStyle w:val="Heading1"/>
        <w:rPr>
          <w:lang w:val="en-US"/>
        </w:rPr>
      </w:pPr>
      <w:r w:rsidRPr="007F3923">
        <w:rPr>
          <w:lang w:val="en-US"/>
        </w:rPr>
        <w:lastRenderedPageBreak/>
        <w:t>Abstract</w:t>
      </w:r>
    </w:p>
    <w:p w14:paraId="14129574" w14:textId="45FCD36D" w:rsidR="000A4115" w:rsidRPr="00164EEA" w:rsidRDefault="000A4115" w:rsidP="00452EA9">
      <w:pPr>
        <w:pStyle w:val="abstractheadings"/>
        <w:rPr>
          <w:color w:val="000000"/>
          <w:shd w:val="clear" w:color="auto" w:fill="FFFFFF"/>
          <w:lang w:val="en-US"/>
        </w:rPr>
      </w:pPr>
      <w:r w:rsidRPr="00452EA9">
        <w:t>Background</w:t>
      </w:r>
    </w:p>
    <w:p w14:paraId="042BBE86" w14:textId="063513CD" w:rsidR="00452EA9" w:rsidRDefault="00196FAE">
      <w:pPr>
        <w:pStyle w:val="abstract"/>
        <w:rPr>
          <w:lang w:val="en-US"/>
        </w:rPr>
      </w:pPr>
      <w:r w:rsidRPr="007F3923">
        <w:rPr>
          <w:color w:val="000000"/>
          <w:shd w:val="clear" w:color="auto" w:fill="FFFFFF"/>
          <w:lang w:val="en-US"/>
        </w:rPr>
        <w:t>It is</w:t>
      </w:r>
      <w:r w:rsidR="00797CFA" w:rsidRPr="007F3923">
        <w:rPr>
          <w:color w:val="000000"/>
          <w:shd w:val="clear" w:color="auto" w:fill="FFFFFF"/>
          <w:lang w:val="en-US"/>
        </w:rPr>
        <w:t xml:space="preserve"> not clear to what extent associations between schizophrenia, cannabis use and cigarette use are due to a shared genetic</w:t>
      </w:r>
      <w:r w:rsidRPr="007F3923">
        <w:rPr>
          <w:color w:val="000000"/>
          <w:shd w:val="clear" w:color="auto" w:fill="FFFFFF"/>
          <w:lang w:val="en-US"/>
        </w:rPr>
        <w:t xml:space="preserve"> </w:t>
      </w:r>
      <w:r w:rsidR="007F3923" w:rsidRPr="007F3923">
        <w:rPr>
          <w:color w:val="000000"/>
          <w:shd w:val="clear" w:color="auto" w:fill="FFFFFF"/>
          <w:lang w:val="en-US"/>
        </w:rPr>
        <w:t>etiology</w:t>
      </w:r>
      <w:r w:rsidRPr="007F3923">
        <w:rPr>
          <w:color w:val="000000"/>
          <w:shd w:val="clear" w:color="auto" w:fill="FFFFFF"/>
          <w:lang w:val="en-US"/>
        </w:rPr>
        <w:t>. We therefore</w:t>
      </w:r>
      <w:r w:rsidR="00AA3EB9" w:rsidRPr="007F3923">
        <w:rPr>
          <w:color w:val="000000"/>
          <w:shd w:val="clear" w:color="auto" w:fill="FFFFFF"/>
          <w:lang w:val="en-US"/>
        </w:rPr>
        <w:t xml:space="preserve"> </w:t>
      </w:r>
      <w:r w:rsidR="00AA3EB9" w:rsidRPr="007F3923">
        <w:rPr>
          <w:lang w:val="en-US"/>
        </w:rPr>
        <w:t>examined whether schizophrenia genetic risk associates with longitudinal patterns of cigarette and cannabis use in adolescence, and mediating pathways for any association</w:t>
      </w:r>
      <w:r w:rsidR="00A14733">
        <w:rPr>
          <w:lang w:val="en-US"/>
        </w:rPr>
        <w:t xml:space="preserve"> to inform potential reduction strategies</w:t>
      </w:r>
      <w:r w:rsidR="00AA3EB9" w:rsidRPr="007F3923">
        <w:rPr>
          <w:lang w:val="en-US"/>
        </w:rPr>
        <w:t>.</w:t>
      </w:r>
      <w:r w:rsidR="001B0911" w:rsidRPr="007F3923">
        <w:rPr>
          <w:lang w:val="en-US"/>
        </w:rPr>
        <w:t xml:space="preserve"> </w:t>
      </w:r>
    </w:p>
    <w:p w14:paraId="43DBDF02" w14:textId="77777777" w:rsidR="00452EA9" w:rsidRDefault="00452EA9" w:rsidP="00452EA9">
      <w:pPr>
        <w:pStyle w:val="abstractheadings"/>
        <w:rPr>
          <w:lang w:val="en-US"/>
        </w:rPr>
      </w:pPr>
      <w:r>
        <w:rPr>
          <w:lang w:val="en-US"/>
        </w:rPr>
        <w:t>Methods</w:t>
      </w:r>
    </w:p>
    <w:p w14:paraId="09D1EC59" w14:textId="3EE9AB9C" w:rsidR="00BC52E5" w:rsidRDefault="00886D40">
      <w:pPr>
        <w:pStyle w:val="abstract"/>
        <w:rPr>
          <w:lang w:val="en-US"/>
        </w:rPr>
      </w:pPr>
      <w:r>
        <w:rPr>
          <w:lang w:val="en-US"/>
        </w:rPr>
        <w:t xml:space="preserve">Associations between schizophrenia polygenic scores and </w:t>
      </w:r>
      <w:r w:rsidR="00070D06">
        <w:rPr>
          <w:lang w:val="en-US"/>
        </w:rPr>
        <w:t>longitudinal latent classes</w:t>
      </w:r>
      <w:r w:rsidR="00292572">
        <w:rPr>
          <w:lang w:val="en-US"/>
        </w:rPr>
        <w:t xml:space="preserve"> of </w:t>
      </w:r>
      <w:r w:rsidR="00292572" w:rsidRPr="007F3923">
        <w:rPr>
          <w:lang w:val="en-US"/>
        </w:rPr>
        <w:t>cigarette and cannabis use from ages 14 years to 19 years</w:t>
      </w:r>
      <w:r w:rsidR="007C7DB4">
        <w:rPr>
          <w:lang w:val="en-US"/>
        </w:rPr>
        <w:t xml:space="preserve"> were investigated </w:t>
      </w:r>
      <w:r w:rsidR="00070D06">
        <w:rPr>
          <w:lang w:val="en-US"/>
        </w:rPr>
        <w:t xml:space="preserve">in up to </w:t>
      </w:r>
      <w:r w:rsidR="00AA45AD" w:rsidRPr="00AA45AD">
        <w:rPr>
          <w:lang w:val="en-US"/>
        </w:rPr>
        <w:t>3925</w:t>
      </w:r>
      <w:r w:rsidR="007E5F2F">
        <w:rPr>
          <w:lang w:val="en-US"/>
        </w:rPr>
        <w:t xml:space="preserve"> </w:t>
      </w:r>
      <w:r w:rsidR="001B0911" w:rsidRPr="007F3923">
        <w:rPr>
          <w:lang w:val="en-US"/>
        </w:rPr>
        <w:t>individuals in the Avon Longitudinal Study of Parents and Children</w:t>
      </w:r>
      <w:r w:rsidR="007E5F2F">
        <w:rPr>
          <w:lang w:val="en-US"/>
        </w:rPr>
        <w:t xml:space="preserve">. </w:t>
      </w:r>
      <w:r w:rsidR="0096005C">
        <w:rPr>
          <w:lang w:val="en-US"/>
        </w:rPr>
        <w:t xml:space="preserve">Mediation models were </w:t>
      </w:r>
      <w:r w:rsidR="00606449">
        <w:rPr>
          <w:lang w:val="en-US"/>
        </w:rPr>
        <w:t>estimated to assess</w:t>
      </w:r>
      <w:r w:rsidR="006E66AF">
        <w:rPr>
          <w:lang w:val="en-US"/>
        </w:rPr>
        <w:t xml:space="preserve"> the potential mediating effects of a range of</w:t>
      </w:r>
      <w:r w:rsidR="0096005C">
        <w:rPr>
          <w:lang w:val="en-US"/>
        </w:rPr>
        <w:t xml:space="preserve"> </w:t>
      </w:r>
      <w:r w:rsidR="0096005C" w:rsidRPr="007F3923">
        <w:rPr>
          <w:lang w:val="en-US"/>
        </w:rPr>
        <w:t xml:space="preserve">cognitive, emotional, and behavioral </w:t>
      </w:r>
      <w:r w:rsidR="001A4057">
        <w:rPr>
          <w:lang w:val="en-US"/>
        </w:rPr>
        <w:t>phenotypes.</w:t>
      </w:r>
    </w:p>
    <w:p w14:paraId="4BC0811F" w14:textId="21083F9F" w:rsidR="00BC52E5" w:rsidRDefault="00BC52E5" w:rsidP="00BC52E5">
      <w:pPr>
        <w:pStyle w:val="abstractheadings"/>
        <w:rPr>
          <w:lang w:val="en-US"/>
        </w:rPr>
      </w:pPr>
      <w:r>
        <w:rPr>
          <w:lang w:val="en-US"/>
        </w:rPr>
        <w:t>Results</w:t>
      </w:r>
    </w:p>
    <w:p w14:paraId="6664AE2B" w14:textId="1C209BC6" w:rsidR="00BA7C13" w:rsidRDefault="00990D66">
      <w:pPr>
        <w:pStyle w:val="abstract"/>
        <w:rPr>
          <w:lang w:val="en-US"/>
        </w:rPr>
      </w:pPr>
      <w:r>
        <w:rPr>
          <w:lang w:val="en-US"/>
        </w:rPr>
        <w:t>T</w:t>
      </w:r>
      <w:r w:rsidR="00AA3EB9" w:rsidRPr="007F3923">
        <w:rPr>
          <w:lang w:val="en-US"/>
        </w:rPr>
        <w:t>he schizophrenia polygenic score</w:t>
      </w:r>
      <w:r w:rsidR="00797CFA" w:rsidRPr="007F3923">
        <w:rPr>
          <w:lang w:val="en-US"/>
        </w:rPr>
        <w:t>,</w:t>
      </w:r>
      <w:r w:rsidR="00AA3EB9" w:rsidRPr="007F3923">
        <w:rPr>
          <w:lang w:val="en-US"/>
        </w:rPr>
        <w:t xml:space="preserve"> based on </w:t>
      </w:r>
      <w:r w:rsidR="00AA3EB9" w:rsidRPr="007F3923">
        <w:rPr>
          <w:shd w:val="clear" w:color="auto" w:fill="FFFFFF"/>
          <w:lang w:val="en-US"/>
        </w:rPr>
        <w:t xml:space="preserve">single nucleotide polymorphisms </w:t>
      </w:r>
      <w:r w:rsidR="00AA3EB9" w:rsidRPr="007F3923">
        <w:rPr>
          <w:lang w:val="en-US"/>
        </w:rPr>
        <w:t xml:space="preserve">meeting a </w:t>
      </w:r>
      <w:r w:rsidR="002830A1" w:rsidRPr="007F3923">
        <w:rPr>
          <w:lang w:val="en-US"/>
        </w:rPr>
        <w:t>training</w:t>
      </w:r>
      <w:r w:rsidR="00A14733">
        <w:rPr>
          <w:lang w:val="en-US"/>
        </w:rPr>
        <w:t>-</w:t>
      </w:r>
      <w:r w:rsidR="002830A1" w:rsidRPr="007F3923">
        <w:rPr>
          <w:lang w:val="en-US"/>
        </w:rPr>
        <w:t>set</w:t>
      </w:r>
      <w:r w:rsidR="00AA3EB9" w:rsidRPr="007F3923">
        <w:rPr>
          <w:lang w:val="en-US"/>
        </w:rPr>
        <w:t xml:space="preserve"> p-threshold of 0.05</w:t>
      </w:r>
      <w:r w:rsidR="00797CFA" w:rsidRPr="007F3923">
        <w:rPr>
          <w:lang w:val="en-US"/>
        </w:rPr>
        <w:t>,</w:t>
      </w:r>
      <w:r w:rsidR="00AA3EB9" w:rsidRPr="007F3923">
        <w:rPr>
          <w:lang w:val="en-US"/>
        </w:rPr>
        <w:t xml:space="preserve"> was associated with late-onset cannabis use (OR=1.23; 95% CI=1.08,1.41), but not </w:t>
      </w:r>
      <w:r w:rsidR="00733D3C">
        <w:rPr>
          <w:lang w:val="en-US"/>
        </w:rPr>
        <w:t>with cigarette or early-onset cannabis</w:t>
      </w:r>
      <w:r w:rsidR="00ED65F7">
        <w:rPr>
          <w:lang w:val="en-US"/>
        </w:rPr>
        <w:t xml:space="preserve"> classes</w:t>
      </w:r>
      <w:r w:rsidR="00AA3EB9" w:rsidRPr="007F3923">
        <w:rPr>
          <w:lang w:val="en-US"/>
        </w:rPr>
        <w:t xml:space="preserve">. This association was not mediated through lower IQ, victimization, emotional difficulties, antisocial </w:t>
      </w:r>
      <w:r w:rsidR="007F3923" w:rsidRPr="007F3923">
        <w:rPr>
          <w:lang w:val="en-US"/>
        </w:rPr>
        <w:t>behavior</w:t>
      </w:r>
      <w:r w:rsidR="00AA3EB9" w:rsidRPr="007F3923">
        <w:rPr>
          <w:lang w:val="en-US"/>
        </w:rPr>
        <w:t xml:space="preserve">, impulsivity, or poorer social relationships during childhood. Sensitivity analyses </w:t>
      </w:r>
      <w:r w:rsidR="001B0911" w:rsidRPr="007F3923">
        <w:rPr>
          <w:lang w:val="en-US"/>
        </w:rPr>
        <w:t>adjusting for genetic liability to cannabis or cigarette</w:t>
      </w:r>
      <w:r w:rsidR="00532C82">
        <w:rPr>
          <w:lang w:val="en-US"/>
        </w:rPr>
        <w:t xml:space="preserve"> use</w:t>
      </w:r>
      <w:r w:rsidR="001B0911" w:rsidRPr="007F3923">
        <w:rPr>
          <w:lang w:val="en-US"/>
        </w:rPr>
        <w:t xml:space="preserve">, </w:t>
      </w:r>
      <w:r w:rsidR="00AA3EB9" w:rsidRPr="007F3923">
        <w:rPr>
          <w:lang w:val="en-US"/>
        </w:rPr>
        <w:t>using polygenic scores exclud</w:t>
      </w:r>
      <w:r w:rsidR="006248B9">
        <w:rPr>
          <w:lang w:val="en-US"/>
        </w:rPr>
        <w:t>ing</w:t>
      </w:r>
      <w:r w:rsidR="00AA3EB9" w:rsidRPr="007F3923">
        <w:rPr>
          <w:lang w:val="en-US"/>
        </w:rPr>
        <w:t xml:space="preserve"> the </w:t>
      </w:r>
      <w:r w:rsidR="00AA3EB9" w:rsidRPr="007F3923">
        <w:rPr>
          <w:i/>
          <w:lang w:val="en-US"/>
        </w:rPr>
        <w:t>CHRNA5-A3-B4</w:t>
      </w:r>
      <w:r w:rsidR="00AA3EB9" w:rsidRPr="007F3923">
        <w:rPr>
          <w:lang w:val="en-US"/>
        </w:rPr>
        <w:t xml:space="preserve"> gene cluster</w:t>
      </w:r>
      <w:r w:rsidR="00797CFA" w:rsidRPr="007F3923">
        <w:rPr>
          <w:lang w:val="en-US"/>
        </w:rPr>
        <w:t>,</w:t>
      </w:r>
      <w:r w:rsidR="00AA3EB9" w:rsidRPr="007F3923">
        <w:rPr>
          <w:lang w:val="en-US"/>
        </w:rPr>
        <w:t xml:space="preserve"> or</w:t>
      </w:r>
      <w:r w:rsidR="00A62861">
        <w:rPr>
          <w:lang w:val="en-US"/>
        </w:rPr>
        <w:t xml:space="preserve"> basing</w:t>
      </w:r>
      <w:r w:rsidR="00AA3EB9" w:rsidRPr="007F3923">
        <w:rPr>
          <w:lang w:val="en-US"/>
        </w:rPr>
        <w:t xml:space="preserve"> </w:t>
      </w:r>
      <w:r w:rsidR="001B0911" w:rsidRPr="007F3923">
        <w:rPr>
          <w:lang w:val="en-US"/>
        </w:rPr>
        <w:t xml:space="preserve">scores </w:t>
      </w:r>
      <w:r w:rsidR="00AA3EB9" w:rsidRPr="007F3923">
        <w:rPr>
          <w:lang w:val="en-US"/>
        </w:rPr>
        <w:t>on a</w:t>
      </w:r>
      <w:r w:rsidR="00A67A5E">
        <w:rPr>
          <w:lang w:val="en-US"/>
        </w:rPr>
        <w:t xml:space="preserve"> 0.5</w:t>
      </w:r>
      <w:r w:rsidR="00AA3EB9" w:rsidRPr="007F3923">
        <w:rPr>
          <w:lang w:val="en-US"/>
        </w:rPr>
        <w:t xml:space="preserve"> </w:t>
      </w:r>
      <w:r w:rsidR="002830A1" w:rsidRPr="007F3923">
        <w:rPr>
          <w:lang w:val="en-US"/>
        </w:rPr>
        <w:t>training</w:t>
      </w:r>
      <w:r w:rsidR="0017558C">
        <w:rPr>
          <w:lang w:val="en-US"/>
        </w:rPr>
        <w:t>-</w:t>
      </w:r>
      <w:r w:rsidR="002830A1" w:rsidRPr="007F3923">
        <w:rPr>
          <w:lang w:val="en-US"/>
        </w:rPr>
        <w:t>set</w:t>
      </w:r>
      <w:r w:rsidR="00AA3EB9" w:rsidRPr="007F3923">
        <w:rPr>
          <w:lang w:val="en-US"/>
        </w:rPr>
        <w:t xml:space="preserve"> p-threshold, provided</w:t>
      </w:r>
      <w:r w:rsidR="00A67A5E">
        <w:rPr>
          <w:lang w:val="en-US"/>
        </w:rPr>
        <w:t xml:space="preserve"> results</w:t>
      </w:r>
      <w:r w:rsidR="00AA3EB9" w:rsidRPr="007F3923">
        <w:rPr>
          <w:lang w:val="en-US"/>
        </w:rPr>
        <w:t xml:space="preserve"> consistent </w:t>
      </w:r>
      <w:r w:rsidR="00A67A5E">
        <w:rPr>
          <w:lang w:val="en-US"/>
        </w:rPr>
        <w:t>with our main analyses</w:t>
      </w:r>
      <w:r w:rsidR="00AA3EB9" w:rsidRPr="007F3923">
        <w:rPr>
          <w:lang w:val="en-US"/>
        </w:rPr>
        <w:t>.</w:t>
      </w:r>
      <w:r w:rsidR="001B0911" w:rsidRPr="007F3923">
        <w:rPr>
          <w:lang w:val="en-US"/>
        </w:rPr>
        <w:t xml:space="preserve"> </w:t>
      </w:r>
    </w:p>
    <w:p w14:paraId="248D207E" w14:textId="3A30FFF2" w:rsidR="00BA7C13" w:rsidRDefault="00BA7C13" w:rsidP="00BA7C13">
      <w:pPr>
        <w:pStyle w:val="abstractheadings"/>
        <w:rPr>
          <w:lang w:val="en-US"/>
        </w:rPr>
      </w:pPr>
      <w:r>
        <w:rPr>
          <w:lang w:val="en-US"/>
        </w:rPr>
        <w:t>Conclusion</w:t>
      </w:r>
      <w:r w:rsidR="002726F2">
        <w:rPr>
          <w:lang w:val="en-US"/>
        </w:rPr>
        <w:t>s</w:t>
      </w:r>
    </w:p>
    <w:p w14:paraId="034940E7" w14:textId="6F92CDF1" w:rsidR="006E6464" w:rsidRPr="006E6464" w:rsidRDefault="006E6464" w:rsidP="006E6464">
      <w:pPr>
        <w:pStyle w:val="abstract"/>
      </w:pPr>
      <w:r w:rsidRPr="006E6464">
        <w:t xml:space="preserve">Our study provides evidence that genetic risk for schizophrenia is associated with patterns of cannabis use during adolescence. Investigation of pathways other than the cognitive, emotional, and </w:t>
      </w:r>
      <w:r w:rsidR="001C619E" w:rsidRPr="006E6464">
        <w:t>behavioural</w:t>
      </w:r>
      <w:r w:rsidRPr="006E6464">
        <w:t xml:space="preserve"> phenotypes examined here is required to identify modifiable targets to reduce the public health burden of cannabis use in the population</w:t>
      </w:r>
      <w:r w:rsidR="0053331F">
        <w:t>.</w:t>
      </w:r>
    </w:p>
    <w:p w14:paraId="39E7DE93" w14:textId="069E39B5" w:rsidR="005831DC" w:rsidRDefault="005831DC">
      <w:pPr>
        <w:spacing w:line="276" w:lineRule="auto"/>
        <w:rPr>
          <w:lang w:val="en-US"/>
        </w:rPr>
      </w:pPr>
    </w:p>
    <w:p w14:paraId="7F187F89" w14:textId="77777777" w:rsidR="00BA7C13" w:rsidRPr="007F3923" w:rsidRDefault="00BA7C13">
      <w:pPr>
        <w:spacing w:line="276" w:lineRule="auto"/>
        <w:rPr>
          <w:lang w:val="en-US"/>
        </w:rPr>
      </w:pPr>
    </w:p>
    <w:p w14:paraId="08311016" w14:textId="41CE1B4D" w:rsidR="00D877FC" w:rsidRPr="007F3923" w:rsidRDefault="00D877FC" w:rsidP="00D877FC">
      <w:pPr>
        <w:pStyle w:val="authorsaffiliations"/>
        <w:jc w:val="left"/>
        <w:rPr>
          <w:lang w:val="en-US"/>
        </w:rPr>
      </w:pPr>
      <w:r w:rsidRPr="007F3923">
        <w:rPr>
          <w:b/>
          <w:bCs/>
          <w:lang w:val="en-US"/>
        </w:rPr>
        <w:t>Keywords:</w:t>
      </w:r>
      <w:r w:rsidRPr="007F3923">
        <w:rPr>
          <w:lang w:val="en-US"/>
        </w:rPr>
        <w:t xml:space="preserve"> ALSPAC, polygenic score, cigarette</w:t>
      </w:r>
      <w:r w:rsidR="00B92006" w:rsidRPr="007F3923">
        <w:rPr>
          <w:lang w:val="en-US"/>
        </w:rPr>
        <w:t>-</w:t>
      </w:r>
      <w:r w:rsidRPr="007F3923">
        <w:rPr>
          <w:lang w:val="en-US"/>
        </w:rPr>
        <w:t>use, cannabis</w:t>
      </w:r>
      <w:r w:rsidR="00B92006" w:rsidRPr="007F3923">
        <w:rPr>
          <w:lang w:val="en-US"/>
        </w:rPr>
        <w:t>-</w:t>
      </w:r>
      <w:r w:rsidRPr="007F3923">
        <w:rPr>
          <w:lang w:val="en-US"/>
        </w:rPr>
        <w:t>use, schizophrenia, mediation</w:t>
      </w:r>
    </w:p>
    <w:p w14:paraId="38008D14" w14:textId="77777777" w:rsidR="00D877FC" w:rsidRPr="007F3923" w:rsidRDefault="00D877FC">
      <w:pPr>
        <w:spacing w:line="276" w:lineRule="auto"/>
        <w:rPr>
          <w:rFonts w:asciiTheme="majorHAnsi" w:eastAsiaTheme="majorEastAsia" w:hAnsiTheme="majorHAnsi" w:cstheme="majorBidi"/>
          <w:color w:val="365F91"/>
          <w:sz w:val="32"/>
          <w:szCs w:val="32"/>
          <w:lang w:val="en-US"/>
        </w:rPr>
      </w:pPr>
    </w:p>
    <w:p w14:paraId="66718806" w14:textId="77777777" w:rsidR="00D877FC" w:rsidRPr="007F3923" w:rsidRDefault="00D877FC">
      <w:pPr>
        <w:spacing w:line="276" w:lineRule="auto"/>
        <w:rPr>
          <w:rFonts w:asciiTheme="majorHAnsi" w:eastAsiaTheme="majorEastAsia" w:hAnsiTheme="majorHAnsi" w:cstheme="majorBidi"/>
          <w:color w:val="365F91"/>
          <w:sz w:val="32"/>
          <w:szCs w:val="32"/>
          <w:lang w:val="en-US"/>
        </w:rPr>
      </w:pPr>
      <w:r w:rsidRPr="007F3923">
        <w:rPr>
          <w:lang w:val="en-US"/>
        </w:rPr>
        <w:br w:type="page"/>
      </w:r>
    </w:p>
    <w:p w14:paraId="0F5288E5" w14:textId="6B71CD54" w:rsidR="005831DC" w:rsidRPr="007F3923" w:rsidRDefault="0055721A">
      <w:pPr>
        <w:pStyle w:val="Heading1"/>
        <w:rPr>
          <w:lang w:val="en-US"/>
        </w:rPr>
      </w:pPr>
      <w:r w:rsidRPr="007F3923">
        <w:rPr>
          <w:lang w:val="en-US"/>
        </w:rPr>
        <w:lastRenderedPageBreak/>
        <w:t>Introduction</w:t>
      </w:r>
    </w:p>
    <w:p w14:paraId="6FED3647" w14:textId="4ABCCED3" w:rsidR="00204545" w:rsidRPr="007F3923" w:rsidRDefault="00204545" w:rsidP="00204545">
      <w:pPr>
        <w:rPr>
          <w:rFonts w:ascii="Times New Roman" w:hAnsi="Times New Roman" w:cs="Times New Roman"/>
          <w:sz w:val="24"/>
          <w:szCs w:val="24"/>
          <w:lang w:val="en-US"/>
        </w:rPr>
      </w:pPr>
      <w:r w:rsidRPr="007F3923">
        <w:rPr>
          <w:lang w:val="en-US"/>
        </w:rPr>
        <w:t>Schizophrenia is a highly heritable, severe psychiatric disease with typical symptoms including positive symptoms such as hallucinations, delusions and thought disorder, negative symptoms such as apathy and avolition, and cognitive dysfunction. Genome-wide association studies (GWAS) provide strong evidence of multiple independent loci contributing to</w:t>
      </w:r>
      <w:r w:rsidR="00D75A96" w:rsidRPr="007F3923">
        <w:rPr>
          <w:lang w:val="en-US"/>
        </w:rPr>
        <w:t xml:space="preserve"> the </w:t>
      </w:r>
      <w:r w:rsidR="007F3923" w:rsidRPr="007F3923">
        <w:rPr>
          <w:lang w:val="en-US"/>
        </w:rPr>
        <w:t>etiology</w:t>
      </w:r>
      <w:r w:rsidR="00D75A96" w:rsidRPr="007F3923">
        <w:rPr>
          <w:lang w:val="en-US"/>
        </w:rPr>
        <w:t xml:space="preserve"> of schizophrenia</w:t>
      </w:r>
      <w:r w:rsidR="00CA4F95">
        <w:rPr>
          <w:lang w:val="en-US"/>
        </w:rPr>
        <w:t xml:space="preserve"> </w:t>
      </w:r>
      <w:r w:rsidRPr="007F3923">
        <w:rPr>
          <w:lang w:val="en-US"/>
        </w:rPr>
        <w:fldChar w:fldCharType="begin">
          <w:fldData xml:space="preserve">PEVuZE5vdGU+PENpdGU+PEF1dGhvcj5TY2hpem9waHJlbmlhIFdvcmtpbmcgR3JvdXAgb2YgdGhl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</w:fldData>
        </w:fldChar>
      </w:r>
      <w:r w:rsidR="00080007">
        <w:rPr>
          <w:lang w:val="en-US"/>
        </w:rPr>
        <w:instrText xml:space="preserve"> ADDIN EN.CITE </w:instrText>
      </w:r>
      <w:r w:rsidR="00080007">
        <w:rPr>
          <w:lang w:val="en-US"/>
        </w:rPr>
        <w:fldChar w:fldCharType="begin">
          <w:fldData xml:space="preserve">PEVuZE5vdGU+PENpdGU+PEF1dGhvcj5TY2hpem9waHJlbmlhIFdvcmtpbmcgR3JvdXAgb2YgdGhl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Pardiñas et al., 2018; Schizophrenia Working Group of the Psychiatric Genomics Consortium, 2014)</w:t>
      </w:r>
      <w:r w:rsidRPr="007F3923">
        <w:rPr>
          <w:lang w:val="en-US"/>
        </w:rPr>
        <w:fldChar w:fldCharType="end"/>
      </w:r>
      <w:r w:rsidR="001C22A6">
        <w:rPr>
          <w:lang w:val="en-US"/>
        </w:rPr>
        <w:t>.</w:t>
      </w:r>
      <w:r w:rsidRPr="007F3923">
        <w:rPr>
          <w:lang w:val="en-US"/>
        </w:rPr>
        <w:t xml:space="preserve"> However, whilst individual loci have small effects on risk, multi-locus approaches show that cumulatively, even moderately associated alleles explain at least a third of schizophrenia genetic risk</w:t>
      </w:r>
      <w:r w:rsidR="001C0933">
        <w:rPr>
          <w:lang w:val="en-US"/>
        </w:rPr>
        <w:t xml:space="preserve"> </w:t>
      </w:r>
      <w:r w:rsidRPr="007F3923">
        <w:rPr>
          <w:lang w:val="en-US"/>
        </w:rPr>
        <w:fldChar w:fldCharType="begin">
          <w:fldData xml:space="preserve">PEVuZE5vdGU+PENpdGU+PEF1dGhvcj5QdXJjZWxsPC9BdXRob3I+PFllYXI+MjAwOTwvWWVhcj48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</w:fldData>
        </w:fldChar>
      </w:r>
      <w:r w:rsidR="00BD07FE">
        <w:rPr>
          <w:lang w:val="en-US"/>
        </w:rPr>
        <w:instrText xml:space="preserve"> ADDIN EN.CITE </w:instrText>
      </w:r>
      <w:r w:rsidR="00BD07FE">
        <w:rPr>
          <w:lang w:val="en-US"/>
        </w:rPr>
        <w:fldChar w:fldCharType="begin">
          <w:fldData xml:space="preserve">PEVuZE5vdGU+PENpdGU+PEF1dGhvcj5QdXJjZWxsPC9BdXRob3I+PFllYXI+MjAwOTwvWWVhcj48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</w:fldData>
        </w:fldChar>
      </w:r>
      <w:r w:rsidR="00BD07FE">
        <w:rPr>
          <w:lang w:val="en-US"/>
        </w:rPr>
        <w:instrText xml:space="preserve"> ADDIN EN.CITE.DATA </w:instrText>
      </w:r>
      <w:r w:rsidR="00BD07FE">
        <w:rPr>
          <w:lang w:val="en-US"/>
        </w:rPr>
      </w:r>
      <w:r w:rsidR="00BD07FE">
        <w:rPr>
          <w:lang w:val="en-US"/>
        </w:rPr>
        <w:fldChar w:fldCharType="end"/>
      </w:r>
      <w:r w:rsidRPr="007F3923">
        <w:rPr>
          <w:lang w:val="en-US"/>
        </w:rPr>
      </w:r>
      <w:r w:rsidRPr="007F3923">
        <w:rPr>
          <w:lang w:val="en-US"/>
        </w:rPr>
        <w:fldChar w:fldCharType="separate"/>
      </w:r>
      <w:r w:rsidR="00BD07FE">
        <w:rPr>
          <w:noProof/>
          <w:lang w:val="en-US"/>
        </w:rPr>
        <w:t>(Purcell et al., 2009; Ripke et al., 2013)</w:t>
      </w:r>
      <w:r w:rsidRPr="007F3923">
        <w:rPr>
          <w:lang w:val="en-US"/>
        </w:rPr>
        <w:fldChar w:fldCharType="end"/>
      </w:r>
      <w:r w:rsidR="001C22A6">
        <w:rPr>
          <w:lang w:val="en-US"/>
        </w:rPr>
        <w:t>.</w:t>
      </w:r>
      <w:r w:rsidRPr="007F3923">
        <w:rPr>
          <w:lang w:val="en-US"/>
        </w:rPr>
        <w:t xml:space="preserve"> Based on these alleles, an individual’s genetic liability can be quantified using a polygenic score, a valuable tool when investigating shared genetics between disorders and how genetic risk is manifest throughout the life course</w:t>
      </w:r>
      <w:r w:rsidR="001C0933">
        <w:rPr>
          <w:lang w:val="en-US"/>
        </w:rPr>
        <w:t xml:space="preserve"> </w:t>
      </w:r>
      <w:r w:rsidRPr="007F3923">
        <w:rPr>
          <w:lang w:val="en-US"/>
        </w:rPr>
        <w:fldChar w:fldCharType="begin">
          <w:fldData xml:space="preserve">PEVuZE5vdGU+PENpdGU+PEF1dGhvcj5Kb25lczwvQXV0aG9yPjxZZWFyPjIwMTY8L1llYXI+PFJl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</w:fldData>
        </w:fldChar>
      </w:r>
      <w:r w:rsidR="00080007">
        <w:rPr>
          <w:lang w:val="en-US"/>
        </w:rPr>
        <w:instrText xml:space="preserve"> ADDIN EN.CITE </w:instrText>
      </w:r>
      <w:r w:rsidR="00080007">
        <w:rPr>
          <w:lang w:val="en-US"/>
        </w:rPr>
        <w:fldChar w:fldCharType="begin">
          <w:fldData xml:space="preserve">PEVuZE5vdGU+PENpdGU+PEF1dGhvcj5Kb25lczwvQXV0aG9yPjxZZWFyPjIwMTY8L1llYXI+PFJl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Hubbard et al., 2016; Jones et al., 2016)</w:t>
      </w:r>
      <w:r w:rsidRPr="007F3923">
        <w:rPr>
          <w:lang w:val="en-US"/>
        </w:rPr>
        <w:fldChar w:fldCharType="end"/>
      </w:r>
      <w:r w:rsidR="001C22A6">
        <w:rPr>
          <w:lang w:val="en-US"/>
        </w:rPr>
        <w:t>.</w:t>
      </w:r>
      <w:r w:rsidRPr="007F3923">
        <w:rPr>
          <w:rFonts w:ascii="Times New Roman" w:hAnsi="Times New Roman" w:cs="Times New Roman"/>
          <w:sz w:val="24"/>
          <w:szCs w:val="24"/>
          <w:lang w:val="en-US"/>
        </w:rPr>
        <w:t xml:space="preserve"> </w:t>
      </w:r>
    </w:p>
    <w:p w14:paraId="62C89C25" w14:textId="7D35B15C" w:rsidR="005831DC" w:rsidRPr="007F3923" w:rsidRDefault="00AA3EB9">
      <w:pPr>
        <w:rPr>
          <w:lang w:val="en-US"/>
        </w:rPr>
      </w:pPr>
      <w:bookmarkStart w:id="3" w:name="_Hlk12460361"/>
      <w:r w:rsidRPr="007F3923">
        <w:rPr>
          <w:rFonts w:ascii="Calibri" w:hAnsi="Calibri"/>
          <w:lang w:val="en-US"/>
        </w:rPr>
        <w:t xml:space="preserve">Cannabis use is more common in </w:t>
      </w:r>
      <w:r w:rsidRPr="007F3923">
        <w:rPr>
          <w:shd w:val="clear" w:color="auto" w:fill="FFFFFF"/>
          <w:lang w:val="en-US"/>
        </w:rPr>
        <w:t>individuals with schizophrenia than in the general population</w:t>
      </w:r>
      <w:bookmarkEnd w:id="3"/>
      <w:r w:rsidR="001C0933">
        <w:rPr>
          <w:shd w:val="clear" w:color="auto" w:fill="FFFFFF"/>
          <w:lang w:val="en-US"/>
        </w:rPr>
        <w:t xml:space="preserve"> </w:t>
      </w:r>
      <w:r w:rsidRPr="007F3923">
        <w:rPr>
          <w:shd w:val="clear" w:color="auto" w:fill="FFFFFF"/>
          <w:lang w:val="en-US"/>
        </w:rPr>
        <w:fldChar w:fldCharType="begin"/>
      </w:r>
      <w:r w:rsidR="00080007">
        <w:rPr>
          <w:shd w:val="clear" w:color="auto" w:fill="FFFFFF"/>
          <w:lang w:val="en-US"/>
        </w:rPr>
        <w:instrText xml:space="preserve"> ADDIN EN.CITE &lt;EndNote&gt;&lt;Cite&gt;&lt;Author&gt;Green&lt;/Author&gt;&lt;Year&gt;2005&lt;/Year&gt;&lt;RecNum&gt;26&lt;/RecNum&gt;&lt;DisplayText&gt;(Green, Young, &amp;amp; Kavanagh, 2005)&lt;/DisplayText&gt;&lt;record&gt;&lt;rec-number&gt;26&lt;/rec-number&gt;&lt;foreign-keys&gt;&lt;key app="EN" db-id="2srdzfw2mdavxlevpzo5xvv1sr9aaaevft2p" timestamp="1498556048"&gt;26&lt;/key&gt;&lt;/foreign-keys&gt;&lt;ref-type name="Journal Article"&gt;17&lt;/ref-type&gt;&lt;contributors&gt;&lt;authors&gt;&lt;author&gt;Green, B.&lt;/author&gt;&lt;author&gt;Young, R.&lt;/author&gt;&lt;author&gt;Kavanagh, D.&lt;/author&gt;&lt;/authors&gt;&lt;/contributors&gt;&lt;auth-address&gt;Community Forens Mental Hlth Serv, Brisbane, Qld 4001, Australia&amp;#xD;Queens Univ Technol, Fac Hlth, Sch Psychol &amp;amp; Counselling, Carseldine, Australia&amp;#xD;Univ Queensland, Cent Clin Div, Dept Psychiat, Brisbane, Qld 4067, Australia&lt;/auth-address&gt;&lt;titles&gt;&lt;title&gt;Cannabis use and misuse prevalence among people with psychosis&lt;/title&gt;&lt;secondary-title&gt;British Journal of Psychiatry&lt;/secondary-title&gt;&lt;alt-title&gt;Brit J Psychiat&lt;/alt-title&gt;&lt;/titles&gt;&lt;periodical&gt;&lt;full-title&gt;British Journal of Psychiatry&lt;/full-title&gt;&lt;abbr-1&gt;Brit J Psychiat&lt;/abbr-1&gt;&lt;/periodical&gt;&lt;alt-periodical&gt;&lt;full-title&gt;British Journal of Psychiatry&lt;/full-title&gt;&lt;abbr-1&gt;Brit J Psychiat&lt;/abbr-1&gt;&lt;/alt-periodical&gt;&lt;pages&gt;306-313&lt;/pages&gt;&lt;volume&gt;187&lt;/volume&gt;&lt;keywords&gt;&lt;keyword&gt;substance use disorders&lt;/keyword&gt;&lt;keyword&gt;mental-health&lt;/keyword&gt;&lt;keyword&gt;drug-abuse&lt;/keyword&gt;&lt;keyword&gt;schizophrenic-patients&lt;/keyword&gt;&lt;keyword&gt;psychiatric-patients&lt;/keyword&gt;&lt;keyword&gt;alcohol-problems&lt;/keyword&gt;&lt;keyword&gt;risk factor&lt;/keyword&gt;&lt;keyword&gt;individuals&lt;/keyword&gt;&lt;keyword&gt;inpatients&lt;/keyword&gt;&lt;keyword&gt;patterns&lt;/keyword&gt;&lt;/keywords&gt;&lt;dates&gt;&lt;year&gt;2005&lt;/year&gt;&lt;pub-dates&gt;&lt;date&gt;Oct&lt;/date&gt;&lt;/pub-dates&gt;&lt;/dates&gt;&lt;isbn&gt;0007-1250&lt;/isbn&gt;&lt;accession-num&gt;WOS:000232483500003&lt;/accession-num&gt;&lt;urls&gt;&lt;related-urls&gt;&lt;url&gt;&amp;lt;Go to ISI&amp;gt;://WOS:000232483500003&lt;/url&gt;&lt;/related-urls&gt;&lt;/urls&gt;&lt;electronic-resource-num&gt;DOI 10.1192/bjp.187.4.306&lt;/electronic-resource-num&gt;&lt;language&gt;English&lt;/language&gt;&lt;/record&gt;&lt;/Cite&gt;&lt;/EndNote&gt;</w:instrText>
      </w:r>
      <w:r w:rsidRPr="007F3923">
        <w:rPr>
          <w:shd w:val="clear" w:color="auto" w:fill="FFFFFF"/>
          <w:lang w:val="en-US"/>
        </w:rPr>
        <w:fldChar w:fldCharType="separate"/>
      </w:r>
      <w:r w:rsidR="00080007">
        <w:rPr>
          <w:noProof/>
          <w:shd w:val="clear" w:color="auto" w:fill="FFFFFF"/>
          <w:lang w:val="en-US"/>
        </w:rPr>
        <w:t>(Green, Young, &amp; Kavanagh, 2005)</w:t>
      </w:r>
      <w:r w:rsidRPr="007F3923">
        <w:rPr>
          <w:shd w:val="clear" w:color="auto" w:fill="FFFFFF"/>
          <w:lang w:val="en-US"/>
        </w:rPr>
        <w:fldChar w:fldCharType="end"/>
      </w:r>
      <w:r w:rsidR="00ED20FD">
        <w:rPr>
          <w:shd w:val="clear" w:color="auto" w:fill="FFFFFF"/>
          <w:lang w:val="en-US"/>
        </w:rPr>
        <w:t>,</w:t>
      </w:r>
      <w:r w:rsidRPr="007F3923">
        <w:rPr>
          <w:shd w:val="clear" w:color="auto" w:fill="FFFFFF"/>
          <w:lang w:val="en-US"/>
        </w:rPr>
        <w:t xml:space="preserve"> and a large body of evidence from observational</w:t>
      </w:r>
      <w:r w:rsidR="00B73886">
        <w:rPr>
          <w:shd w:val="clear" w:color="auto" w:fill="FFFFFF"/>
          <w:lang w:val="en-US"/>
        </w:rPr>
        <w:t xml:space="preserve"> </w:t>
      </w:r>
      <w:r w:rsidRPr="007F3923">
        <w:rPr>
          <w:lang w:val="en-US"/>
        </w:rPr>
        <w:fldChar w:fldCharType="begin">
          <w:fldData xml:space="preserve">PEVuZE5vdGU+PENpdGU+PEF1dGhvcj5Nb29yZTwvQXV0aG9yPjxZZWFyPjIwMDc8L1llYXI+PFJl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zMTktMzI4PC9wYWdlcz48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</w:fldData>
        </w:fldChar>
      </w:r>
      <w:r w:rsidR="00080007">
        <w:rPr>
          <w:lang w:val="en-US"/>
        </w:rPr>
        <w:instrText xml:space="preserve"> ADDIN EN.CITE </w:instrText>
      </w:r>
      <w:r w:rsidR="00080007">
        <w:rPr>
          <w:lang w:val="en-US"/>
        </w:rPr>
        <w:fldChar w:fldCharType="begin">
          <w:fldData xml:space="preserve">PEVuZE5vdGU+PENpdGU+PEF1dGhvcj5Nb29yZTwvQXV0aG9yPjxZZWFyPjIwMDc8L1llYXI+PFJl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zMTktMzI4PC9wYWdlcz48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Moore et al., 2007)</w:t>
      </w:r>
      <w:r w:rsidRPr="007F3923">
        <w:rPr>
          <w:lang w:val="en-US"/>
        </w:rPr>
        <w:fldChar w:fldCharType="end"/>
      </w:r>
      <w:r w:rsidRPr="007F3923">
        <w:rPr>
          <w:shd w:val="clear" w:color="auto" w:fill="FFFFFF"/>
          <w:lang w:val="en-US"/>
        </w:rPr>
        <w:t xml:space="preserve"> and experimental</w:t>
      </w:r>
      <w:r w:rsidR="001C0933">
        <w:rPr>
          <w:shd w:val="clear" w:color="auto" w:fill="FFFFFF"/>
          <w:lang w:val="en-US"/>
        </w:rPr>
        <w:t xml:space="preserve"> </w:t>
      </w:r>
      <w:r w:rsidRPr="007F3923">
        <w:rPr>
          <w:lang w:val="en-US"/>
        </w:rPr>
        <w:fldChar w:fldCharType="begin">
          <w:fldData xml:space="preserve">PEVuZE5vdGU+PENpdGU+PEF1dGhvcj5EJmFwb3M7U291emE8L0F1dGhvcj48WWVhcj4yMDA0PC9Z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==
</w:fldData>
        </w:fldChar>
      </w:r>
      <w:r w:rsidR="00080007">
        <w:rPr>
          <w:lang w:val="en-US"/>
        </w:rPr>
        <w:instrText xml:space="preserve"> ADDIN EN.CITE </w:instrText>
      </w:r>
      <w:r w:rsidR="00080007">
        <w:rPr>
          <w:lang w:val="en-US"/>
        </w:rPr>
        <w:fldChar w:fldCharType="begin">
          <w:fldData xml:space="preserve">PEVuZE5vdGU+PENpdGU+PEF1dGhvcj5EJmFwb3M7U291emE8L0F1dGhvcj48WWVhcj4yMDA0PC9Z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==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D'Souza et al., 2004)</w:t>
      </w:r>
      <w:r w:rsidRPr="007F3923">
        <w:rPr>
          <w:lang w:val="en-US"/>
        </w:rPr>
        <w:fldChar w:fldCharType="end"/>
      </w:r>
      <w:r w:rsidRPr="007F3923">
        <w:rPr>
          <w:shd w:val="clear" w:color="auto" w:fill="FFFFFF"/>
          <w:lang w:val="en-US"/>
        </w:rPr>
        <w:t xml:space="preserve"> studies support a causal effect of cannabis use on psychosis. However, </w:t>
      </w:r>
      <w:r w:rsidR="008D6290" w:rsidRPr="007F3923">
        <w:rPr>
          <w:shd w:val="clear" w:color="auto" w:fill="FFFFFF"/>
          <w:lang w:val="en-US"/>
        </w:rPr>
        <w:t xml:space="preserve">some </w:t>
      </w:r>
      <w:r w:rsidRPr="007F3923">
        <w:rPr>
          <w:shd w:val="clear" w:color="auto" w:fill="FFFFFF"/>
          <w:lang w:val="en-US"/>
        </w:rPr>
        <w:t>recent studies</w:t>
      </w:r>
      <w:r w:rsidR="001C0933">
        <w:rPr>
          <w:shd w:val="clear" w:color="auto" w:fill="FFFFFF"/>
          <w:lang w:val="en-US"/>
        </w:rPr>
        <w:t xml:space="preserve"> </w:t>
      </w:r>
      <w:r w:rsidR="008D6290" w:rsidRPr="007F3923">
        <w:rPr>
          <w:shd w:val="clear" w:color="auto" w:fill="FFFFFF"/>
          <w:lang w:val="en-US"/>
        </w:rPr>
        <w:fldChar w:fldCharType="begin">
          <w:fldData xml:space="preserve">PEVuZE5vdGU+PENpdGU+PEF1dGhvcj5Qb3dlcjwvQXV0aG9yPjxZZWFyPjIwMTQ8L1llYXI+PFJl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</w:fldData>
        </w:fldChar>
      </w:r>
      <w:r w:rsidR="009F575E">
        <w:rPr>
          <w:shd w:val="clear" w:color="auto" w:fill="FFFFFF"/>
          <w:lang w:val="en-US"/>
        </w:rPr>
        <w:instrText xml:space="preserve"> ADDIN EN.CITE </w:instrText>
      </w:r>
      <w:r w:rsidR="009F575E">
        <w:rPr>
          <w:shd w:val="clear" w:color="auto" w:fill="FFFFFF"/>
          <w:lang w:val="en-US"/>
        </w:rPr>
        <w:fldChar w:fldCharType="begin">
          <w:fldData xml:space="preserve">PEVuZE5vdGU+PENpdGU+PEF1dGhvcj5Qb3dlcjwvQXV0aG9yPjxZZWFyPjIwMTQ8L1llYXI+PFJl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</w:fldData>
        </w:fldChar>
      </w:r>
      <w:r w:rsidR="009F575E">
        <w:rPr>
          <w:shd w:val="clear" w:color="auto" w:fill="FFFFFF"/>
          <w:lang w:val="en-US"/>
        </w:rPr>
        <w:instrText xml:space="preserve"> ADDIN EN.CITE.DATA </w:instrText>
      </w:r>
      <w:r w:rsidR="009F575E">
        <w:rPr>
          <w:shd w:val="clear" w:color="auto" w:fill="FFFFFF"/>
          <w:lang w:val="en-US"/>
        </w:rPr>
      </w:r>
      <w:r w:rsidR="009F575E">
        <w:rPr>
          <w:shd w:val="clear" w:color="auto" w:fill="FFFFFF"/>
          <w:lang w:val="en-US"/>
        </w:rPr>
        <w:fldChar w:fldCharType="end"/>
      </w:r>
      <w:r w:rsidR="008D6290" w:rsidRPr="007F3923">
        <w:rPr>
          <w:shd w:val="clear" w:color="auto" w:fill="FFFFFF"/>
          <w:lang w:val="en-US"/>
        </w:rPr>
      </w:r>
      <w:r w:rsidR="008D6290" w:rsidRPr="007F3923">
        <w:rPr>
          <w:shd w:val="clear" w:color="auto" w:fill="FFFFFF"/>
          <w:lang w:val="en-US"/>
        </w:rPr>
        <w:fldChar w:fldCharType="separate"/>
      </w:r>
      <w:r w:rsidR="00080007">
        <w:rPr>
          <w:noProof/>
          <w:shd w:val="clear" w:color="auto" w:fill="FFFFFF"/>
          <w:lang w:val="en-US"/>
        </w:rPr>
        <w:t>(Carey et al., 2016; Power et al., 2014; Reginsson et al., 2017; Verweij et al., 2017)</w:t>
      </w:r>
      <w:r w:rsidR="008D6290" w:rsidRPr="007F3923">
        <w:rPr>
          <w:shd w:val="clear" w:color="auto" w:fill="FFFFFF"/>
          <w:lang w:val="en-US"/>
        </w:rPr>
        <w:fldChar w:fldCharType="end"/>
      </w:r>
      <w:r w:rsidR="00ED20FD">
        <w:rPr>
          <w:shd w:val="clear" w:color="auto" w:fill="FFFFFF"/>
          <w:lang w:val="en-US"/>
        </w:rPr>
        <w:t>,</w:t>
      </w:r>
      <w:r w:rsidR="008D6290" w:rsidRPr="007F3923">
        <w:rPr>
          <w:shd w:val="clear" w:color="auto" w:fill="FFFFFF"/>
          <w:lang w:val="en-US"/>
        </w:rPr>
        <w:t xml:space="preserve"> though not all</w:t>
      </w:r>
      <w:r w:rsidR="001C0933">
        <w:rPr>
          <w:shd w:val="clear" w:color="auto" w:fill="FFFFFF"/>
          <w:lang w:val="en-US"/>
        </w:rPr>
        <w:t xml:space="preserve"> </w:t>
      </w:r>
      <w:r w:rsidR="006C632B" w:rsidRPr="007F3923">
        <w:rPr>
          <w:shd w:val="clear" w:color="auto" w:fill="FFFFFF"/>
          <w:lang w:val="en-US"/>
        </w:rPr>
        <w:fldChar w:fldCharType="begin">
          <w:fldData xml:space="preserve">PEVuZE5vdGU+PENpdGU+PEF1dGhvcj5HdWxva3N1ejwvQXV0aG9yPjxZZWFyPjIwMTk8L1llYXI+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</w:fldData>
        </w:fldChar>
      </w:r>
      <w:r w:rsidR="00080007">
        <w:rPr>
          <w:shd w:val="clear" w:color="auto" w:fill="FFFFFF"/>
          <w:lang w:val="en-US"/>
        </w:rPr>
        <w:instrText xml:space="preserve"> ADDIN EN.CITE </w:instrText>
      </w:r>
      <w:r w:rsidR="00080007">
        <w:rPr>
          <w:shd w:val="clear" w:color="auto" w:fill="FFFFFF"/>
          <w:lang w:val="en-US"/>
        </w:rPr>
        <w:fldChar w:fldCharType="begin">
          <w:fldData xml:space="preserve">PEVuZE5vdGU+PENpdGU+PEF1dGhvcj5HdWxva3N1ejwvQXV0aG9yPjxZZWFyPjIwMTk8L1llYXI+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</w:fldData>
        </w:fldChar>
      </w:r>
      <w:r w:rsidR="00080007">
        <w:rPr>
          <w:shd w:val="clear" w:color="auto" w:fill="FFFFFF"/>
          <w:lang w:val="en-US"/>
        </w:rPr>
        <w:instrText xml:space="preserve"> ADDIN EN.CITE.DATA </w:instrText>
      </w:r>
      <w:r w:rsidR="00080007">
        <w:rPr>
          <w:shd w:val="clear" w:color="auto" w:fill="FFFFFF"/>
          <w:lang w:val="en-US"/>
        </w:rPr>
      </w:r>
      <w:r w:rsidR="00080007">
        <w:rPr>
          <w:shd w:val="clear" w:color="auto" w:fill="FFFFFF"/>
          <w:lang w:val="en-US"/>
        </w:rPr>
        <w:fldChar w:fldCharType="end"/>
      </w:r>
      <w:r w:rsidR="006C632B" w:rsidRPr="007F3923">
        <w:rPr>
          <w:shd w:val="clear" w:color="auto" w:fill="FFFFFF"/>
          <w:lang w:val="en-US"/>
        </w:rPr>
      </w:r>
      <w:r w:rsidR="006C632B" w:rsidRPr="007F3923">
        <w:rPr>
          <w:shd w:val="clear" w:color="auto" w:fill="FFFFFF"/>
          <w:lang w:val="en-US"/>
        </w:rPr>
        <w:fldChar w:fldCharType="separate"/>
      </w:r>
      <w:r w:rsidR="00080007">
        <w:rPr>
          <w:noProof/>
          <w:shd w:val="clear" w:color="auto" w:fill="FFFFFF"/>
          <w:lang w:val="en-US"/>
        </w:rPr>
        <w:t>(Guloksuz et al., 2019)</w:t>
      </w:r>
      <w:r w:rsidR="006C632B" w:rsidRPr="007F3923">
        <w:rPr>
          <w:shd w:val="clear" w:color="auto" w:fill="FFFFFF"/>
          <w:lang w:val="en-US"/>
        </w:rPr>
        <w:fldChar w:fldCharType="end"/>
      </w:r>
      <w:r w:rsidR="00ED20FD">
        <w:rPr>
          <w:shd w:val="clear" w:color="auto" w:fill="FFFFFF"/>
          <w:lang w:val="en-US"/>
        </w:rPr>
        <w:t>,</w:t>
      </w:r>
      <w:r w:rsidRPr="007F3923">
        <w:rPr>
          <w:shd w:val="clear" w:color="auto" w:fill="FFFFFF"/>
          <w:lang w:val="en-US"/>
        </w:rPr>
        <w:t xml:space="preserve"> have found that genetic liability to schizophrenia (as captured by polygenic scores) is associated with cannabis use, suggesting that the </w:t>
      </w:r>
      <w:bookmarkStart w:id="4" w:name="_Hlk12460461"/>
      <w:r w:rsidRPr="007F3923">
        <w:rPr>
          <w:shd w:val="clear" w:color="auto" w:fill="FFFFFF"/>
          <w:lang w:val="en-US"/>
        </w:rPr>
        <w:t>association between cannabis and schizophrenia might be partly genetically confounded</w:t>
      </w:r>
      <w:r w:rsidR="002E6812" w:rsidRPr="007F3923">
        <w:rPr>
          <w:color w:val="000000"/>
          <w:shd w:val="clear" w:color="auto" w:fill="FFFFFF"/>
          <w:lang w:val="en-US"/>
        </w:rPr>
        <w:t xml:space="preserve">, </w:t>
      </w:r>
      <w:r w:rsidR="002E6812" w:rsidRPr="007F3923">
        <w:rPr>
          <w:shd w:val="clear" w:color="auto" w:fill="FFFFFF"/>
          <w:lang w:val="en-US"/>
        </w:rPr>
        <w:t>or represent a pathway from schizophrenia risk to cannabis use</w:t>
      </w:r>
      <w:bookmarkEnd w:id="4"/>
      <w:r w:rsidR="00C969E4" w:rsidRPr="007F3923">
        <w:rPr>
          <w:shd w:val="clear" w:color="auto" w:fill="FFFFFF"/>
          <w:lang w:val="en-US"/>
        </w:rPr>
        <w:t xml:space="preserve">. The latter may </w:t>
      </w:r>
      <w:r w:rsidR="00101174" w:rsidRPr="007F3923">
        <w:rPr>
          <w:shd w:val="clear" w:color="auto" w:fill="FFFFFF"/>
          <w:lang w:val="en-US"/>
        </w:rPr>
        <w:t>result from</w:t>
      </w:r>
      <w:r w:rsidR="00C969E4" w:rsidRPr="007F3923">
        <w:rPr>
          <w:lang w:val="en-US"/>
        </w:rPr>
        <w:t xml:space="preserve"> early manifestations of </w:t>
      </w:r>
      <w:r w:rsidR="00101174" w:rsidRPr="007F3923">
        <w:rPr>
          <w:lang w:val="en-US"/>
        </w:rPr>
        <w:t>schizophrenia</w:t>
      </w:r>
      <w:r w:rsidR="00C969E4" w:rsidRPr="007F3923">
        <w:rPr>
          <w:lang w:val="en-US"/>
        </w:rPr>
        <w:t xml:space="preserve"> </w:t>
      </w:r>
      <w:r w:rsidR="005E566F">
        <w:rPr>
          <w:lang w:val="en-US"/>
        </w:rPr>
        <w:t xml:space="preserve">liability </w:t>
      </w:r>
      <w:r w:rsidR="00C969E4" w:rsidRPr="007F3923">
        <w:rPr>
          <w:lang w:val="en-US"/>
        </w:rPr>
        <w:t>that may increase an individual’s likelihood to start using</w:t>
      </w:r>
      <w:r w:rsidR="00101174" w:rsidRPr="007F3923">
        <w:rPr>
          <w:lang w:val="en-US"/>
        </w:rPr>
        <w:t xml:space="preserve"> cannabis</w:t>
      </w:r>
      <w:r w:rsidR="00C969E4" w:rsidRPr="007F3923">
        <w:rPr>
          <w:lang w:val="en-US"/>
        </w:rPr>
        <w:t>, for example, experiencing difficulties with peers</w:t>
      </w:r>
      <w:r w:rsidR="001C0933">
        <w:rPr>
          <w:lang w:val="en-US"/>
        </w:rPr>
        <w:t xml:space="preserve"> </w:t>
      </w:r>
      <w:r w:rsidR="00A459F5" w:rsidRPr="007F3923">
        <w:rPr>
          <w:color w:val="000000"/>
          <w:shd w:val="clear" w:color="auto" w:fill="FFFFFF"/>
          <w:lang w:val="en-US"/>
        </w:rPr>
        <w:fldChar w:fldCharType="begin">
          <w:fldData xml:space="preserve">PEVuZE5vdGU+PENpdGU+PEF1dGhvcj5NYWxtYmVyZzwvQXV0aG9yPjxZZWFyPjE5OTg8L1llYXI+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</w:fldData>
        </w:fldChar>
      </w:r>
      <w:r w:rsidR="00080007">
        <w:rPr>
          <w:color w:val="000000"/>
          <w:shd w:val="clear" w:color="auto" w:fill="FFFFFF"/>
          <w:lang w:val="en-US"/>
        </w:rPr>
        <w:instrText xml:space="preserve"> ADDIN EN.CITE </w:instrText>
      </w:r>
      <w:r w:rsidR="00080007">
        <w:rPr>
          <w:color w:val="000000"/>
          <w:shd w:val="clear" w:color="auto" w:fill="FFFFFF"/>
          <w:lang w:val="en-US"/>
        </w:rPr>
        <w:fldChar w:fldCharType="begin">
          <w:fldData xml:space="preserve">PEVuZE5vdGU+PENpdGU+PEF1dGhvcj5NYWxtYmVyZzwvQXV0aG9yPjxZZWFyPjE5OTg8L1llYXI+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</w:fldData>
        </w:fldChar>
      </w:r>
      <w:r w:rsidR="00080007">
        <w:rPr>
          <w:color w:val="000000"/>
          <w:shd w:val="clear" w:color="auto" w:fill="FFFFFF"/>
          <w:lang w:val="en-US"/>
        </w:rPr>
        <w:instrText xml:space="preserve"> ADDIN EN.CITE.DATA </w:instrText>
      </w:r>
      <w:r w:rsidR="00080007">
        <w:rPr>
          <w:color w:val="000000"/>
          <w:shd w:val="clear" w:color="auto" w:fill="FFFFFF"/>
          <w:lang w:val="en-US"/>
        </w:rPr>
      </w:r>
      <w:r w:rsidR="00080007">
        <w:rPr>
          <w:color w:val="000000"/>
          <w:shd w:val="clear" w:color="auto" w:fill="FFFFFF"/>
          <w:lang w:val="en-US"/>
        </w:rPr>
        <w:fldChar w:fldCharType="end"/>
      </w:r>
      <w:r w:rsidR="00A459F5" w:rsidRPr="007F3923">
        <w:rPr>
          <w:color w:val="000000"/>
          <w:shd w:val="clear" w:color="auto" w:fill="FFFFFF"/>
          <w:lang w:val="en-US"/>
        </w:rPr>
      </w:r>
      <w:r w:rsidR="00A459F5" w:rsidRPr="007F3923">
        <w:rPr>
          <w:color w:val="000000"/>
          <w:shd w:val="clear" w:color="auto" w:fill="FFFFFF"/>
          <w:lang w:val="en-US"/>
        </w:rPr>
        <w:fldChar w:fldCharType="separate"/>
      </w:r>
      <w:r w:rsidR="00080007">
        <w:rPr>
          <w:noProof/>
          <w:color w:val="000000"/>
          <w:shd w:val="clear" w:color="auto" w:fill="FFFFFF"/>
          <w:lang w:val="en-US"/>
        </w:rPr>
        <w:t>(Cannon et al., 2001; Malmberg, Lewis, David, &amp; Allebeck, 1998)</w:t>
      </w:r>
      <w:r w:rsidR="00A459F5" w:rsidRPr="007F3923">
        <w:rPr>
          <w:color w:val="000000"/>
          <w:shd w:val="clear" w:color="auto" w:fill="FFFFFF"/>
          <w:lang w:val="en-US"/>
        </w:rPr>
        <w:fldChar w:fldCharType="end"/>
      </w:r>
      <w:r w:rsidR="00ED20FD">
        <w:rPr>
          <w:color w:val="000000"/>
          <w:shd w:val="clear" w:color="auto" w:fill="FFFFFF"/>
          <w:lang w:val="en-US"/>
        </w:rPr>
        <w:t>.</w:t>
      </w:r>
      <w:r w:rsidR="002E6812" w:rsidRPr="007F3923">
        <w:rPr>
          <w:color w:val="000000"/>
          <w:shd w:val="clear" w:color="auto" w:fill="FFFFFF"/>
          <w:lang w:val="en-US"/>
        </w:rPr>
        <w:t xml:space="preserve"> </w:t>
      </w:r>
      <w:r w:rsidR="00C5086D">
        <w:rPr>
          <w:color w:val="000000"/>
          <w:shd w:val="clear" w:color="auto" w:fill="FFFFFF"/>
          <w:lang w:val="en-US"/>
        </w:rPr>
        <w:t xml:space="preserve">If a bi-directional relationship does exist, then identifying the mechanisms by which </w:t>
      </w:r>
      <w:r w:rsidR="00C41F79" w:rsidRPr="007F3923">
        <w:rPr>
          <w:shd w:val="clear" w:color="auto" w:fill="FFFFFF"/>
          <w:lang w:val="en-US"/>
        </w:rPr>
        <w:t xml:space="preserve">schizophrenia </w:t>
      </w:r>
      <w:r w:rsidR="00C5086D">
        <w:rPr>
          <w:color w:val="000000"/>
          <w:shd w:val="clear" w:color="auto" w:fill="FFFFFF"/>
          <w:lang w:val="en-US"/>
        </w:rPr>
        <w:t xml:space="preserve">genetic risk increases risk of </w:t>
      </w:r>
      <w:r w:rsidR="00C41F79">
        <w:rPr>
          <w:color w:val="000000"/>
          <w:shd w:val="clear" w:color="auto" w:fill="FFFFFF"/>
          <w:lang w:val="en-US"/>
        </w:rPr>
        <w:t xml:space="preserve">cannabis </w:t>
      </w:r>
      <w:r w:rsidR="00C5086D">
        <w:rPr>
          <w:color w:val="000000"/>
          <w:shd w:val="clear" w:color="auto" w:fill="FFFFFF"/>
          <w:lang w:val="en-US"/>
        </w:rPr>
        <w:t>use could provide important insights about targets to prevent cannabis use in the population, and particularly in those at genetically high risk for schizophrenia</w:t>
      </w:r>
      <w:r w:rsidR="00D31BEC">
        <w:rPr>
          <w:color w:val="000000"/>
          <w:shd w:val="clear" w:color="auto" w:fill="FFFFFF"/>
          <w:lang w:val="en-US"/>
        </w:rPr>
        <w:t xml:space="preserve"> where cannabis reduction is likely to lead to the greatest benefit in reducing population levels of </w:t>
      </w:r>
      <w:r w:rsidR="00C41F79" w:rsidRPr="007F3923">
        <w:rPr>
          <w:shd w:val="clear" w:color="auto" w:fill="FFFFFF"/>
          <w:lang w:val="en-US"/>
        </w:rPr>
        <w:t>schizophrenia</w:t>
      </w:r>
      <w:r w:rsidR="00C5086D">
        <w:rPr>
          <w:color w:val="000000"/>
          <w:shd w:val="clear" w:color="auto" w:fill="FFFFFF"/>
          <w:lang w:val="en-US"/>
        </w:rPr>
        <w:t>.</w:t>
      </w:r>
    </w:p>
    <w:p w14:paraId="451B3459" w14:textId="7EC247FA" w:rsidR="005831DC" w:rsidRPr="007F3923" w:rsidRDefault="00AA3EB9">
      <w:pPr>
        <w:rPr>
          <w:lang w:val="en-US"/>
        </w:rPr>
      </w:pPr>
      <w:r w:rsidRPr="007F3923">
        <w:rPr>
          <w:rFonts w:ascii="Calibri" w:hAnsi="Calibri"/>
          <w:lang w:val="en-US"/>
        </w:rPr>
        <w:t xml:space="preserve">Schizophrenia is also associated with a higher prevalence of tobacco smoking </w:t>
      </w:r>
      <w:r w:rsidR="002D33E5" w:rsidRPr="007F3923">
        <w:rPr>
          <w:rFonts w:ascii="Calibri" w:hAnsi="Calibri"/>
          <w:lang w:val="en-US"/>
        </w:rPr>
        <w:t>behaviors</w:t>
      </w:r>
      <w:r w:rsidRPr="007F3923">
        <w:rPr>
          <w:rFonts w:ascii="Calibri" w:hAnsi="Calibri"/>
          <w:lang w:val="en-US"/>
        </w:rPr>
        <w:t xml:space="preserve"> compared with the general population</w:t>
      </w:r>
      <w:r w:rsidR="007F7CC9">
        <w:rPr>
          <w:rFonts w:ascii="Calibri" w:hAnsi="Calibri"/>
          <w:lang w:val="en-US"/>
        </w:rPr>
        <w:t xml:space="preserve"> </w:t>
      </w:r>
      <w:r w:rsidRPr="007F3923">
        <w:rPr>
          <w:rFonts w:ascii="Calibri" w:hAnsi="Calibri"/>
          <w:lang w:val="en-US"/>
        </w:rPr>
        <w:fldChar w:fldCharType="begin">
          <w:fldData xml:space="preserve">PEVuZE5vdGU+PENpdGU+PEF1dGhvcj5kZSBMZW9uPC9BdXRob3I+PFllYXI+MjAwNTwvWWVhcj48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</w:fldData>
        </w:fldChar>
      </w:r>
      <w:r w:rsidR="00080007">
        <w:rPr>
          <w:rFonts w:ascii="Calibri" w:hAnsi="Calibri"/>
          <w:lang w:val="en-US"/>
        </w:rPr>
        <w:instrText xml:space="preserve"> ADDIN EN.CITE </w:instrText>
      </w:r>
      <w:r w:rsidR="00080007">
        <w:rPr>
          <w:rFonts w:ascii="Calibri" w:hAnsi="Calibri"/>
          <w:lang w:val="en-US"/>
        </w:rPr>
        <w:fldChar w:fldCharType="begin">
          <w:fldData xml:space="preserve">PEVuZE5vdGU+PENpdGU+PEF1dGhvcj5kZSBMZW9uPC9BdXRob3I+PFllYXI+MjAwNTwvWWVhcj48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</w:fldData>
        </w:fldChar>
      </w:r>
      <w:r w:rsidR="00080007">
        <w:rPr>
          <w:rFonts w:ascii="Calibri" w:hAnsi="Calibri"/>
          <w:lang w:val="en-US"/>
        </w:rPr>
        <w:instrText xml:space="preserve"> ADDIN EN.CITE.DATA </w:instrText>
      </w:r>
      <w:r w:rsidR="00080007">
        <w:rPr>
          <w:rFonts w:ascii="Calibri" w:hAnsi="Calibri"/>
          <w:lang w:val="en-US"/>
        </w:rPr>
      </w:r>
      <w:r w:rsidR="00080007">
        <w:rPr>
          <w:rFonts w:ascii="Calibri" w:hAnsi="Calibri"/>
          <w:lang w:val="en-US"/>
        </w:rPr>
        <w:fldChar w:fldCharType="end"/>
      </w:r>
      <w:r w:rsidRPr="007F3923">
        <w:rPr>
          <w:rFonts w:ascii="Calibri" w:hAnsi="Calibri"/>
          <w:lang w:val="en-US"/>
        </w:rPr>
      </w:r>
      <w:r w:rsidRPr="007F3923">
        <w:rPr>
          <w:rFonts w:ascii="Calibri" w:hAnsi="Calibri"/>
          <w:lang w:val="en-US"/>
        </w:rPr>
        <w:fldChar w:fldCharType="separate"/>
      </w:r>
      <w:r w:rsidR="00080007">
        <w:rPr>
          <w:rFonts w:ascii="Calibri" w:hAnsi="Calibri"/>
          <w:noProof/>
          <w:lang w:val="en-US"/>
        </w:rPr>
        <w:t>(de Leon &amp; Diaz, 2005; Dickerson et al., 2013)</w:t>
      </w:r>
      <w:r w:rsidRPr="007F3923">
        <w:rPr>
          <w:rFonts w:ascii="Calibri" w:hAnsi="Calibri"/>
          <w:lang w:val="en-US"/>
        </w:rPr>
        <w:fldChar w:fldCharType="end"/>
      </w:r>
      <w:r w:rsidR="00ED20FD">
        <w:rPr>
          <w:rFonts w:ascii="Calibri" w:hAnsi="Calibri"/>
          <w:lang w:val="en-US"/>
        </w:rPr>
        <w:t>.</w:t>
      </w:r>
      <w:r w:rsidRPr="007F3923">
        <w:rPr>
          <w:rFonts w:ascii="Calibri" w:hAnsi="Calibri"/>
          <w:lang w:val="en-US"/>
        </w:rPr>
        <w:t xml:space="preserve"> As such, the possibility that cigarette smoking might increase risk for schizophrenia has gained attention</w:t>
      </w:r>
      <w:r w:rsidR="007F7CC9">
        <w:rPr>
          <w:rFonts w:ascii="Calibri" w:hAnsi="Calibri"/>
          <w:lang w:val="en-US"/>
        </w:rPr>
        <w:t xml:space="preserve"> </w:t>
      </w:r>
      <w:r w:rsidRPr="007F3923">
        <w:rPr>
          <w:rFonts w:ascii="Calibri" w:hAnsi="Calibri"/>
          <w:lang w:val="en-US"/>
        </w:rPr>
        <w:fldChar w:fldCharType="begin"/>
      </w:r>
      <w:r w:rsidR="00080007">
        <w:rPr>
          <w:rFonts w:ascii="Calibri" w:hAnsi="Calibri"/>
          <w:lang w:val="en-US"/>
        </w:rPr>
        <w:instrText xml:space="preserve"> ADDIN EN.CITE &lt;EndNote&gt;&lt;Cite&gt;&lt;Author&gt;Gurillo&lt;/Author&gt;&lt;Year&gt;2015&lt;/Year&gt;&lt;RecNum&gt;18&lt;/RecNum&gt;&lt;DisplayText&gt;(Gurillo, Jauhar, Murray, &amp;amp; MacCabe, 2015)&lt;/DisplayText&gt;&lt;record&gt;&lt;rec-number&gt;18&lt;/rec-number&gt;&lt;foreign-keys&gt;&lt;key app="EN" db-id="2srdzfw2mdavxlevpzo5xvv1sr9aaaevft2p" timestamp="1498230491"&gt;18&lt;/key&gt;&lt;/foreign-keys&gt;&lt;ref-type name="Journal Article"&gt;17&lt;/ref-type&gt;&lt;contributors&gt;&lt;authors&gt;&lt;author&gt;Gurillo, P.&lt;/author&gt;&lt;author&gt;Jauhar, S.&lt;/author&gt;&lt;author&gt;Murray, R. M.&lt;/author&gt;&lt;author&gt;MacCabe, J. H.&lt;/author&gt;&lt;/authors&gt;&lt;/contributors&gt;&lt;auth-address&gt;Torreviejas Hosp, Alicante, Spain&amp;#xD;Kings Coll London, Dept Psychosis Studies, London SE5 8AF, England&lt;/auth-address&gt;&lt;titles&gt;&lt;title&gt;Does tobacco use cause psychosis? Systematic review and meta-analysis&lt;/title&gt;&lt;secondary-title&gt;Lancet Psychiatry&lt;/secondary-title&gt;&lt;alt-title&gt;Lancet Psychiat&lt;/alt-title&gt;&lt;/titles&gt;&lt;periodical&gt;&lt;full-title&gt;Lancet Psychiatry&lt;/full-title&gt;&lt;abbr-1&gt;Lancet Psychiat&lt;/abbr-1&gt;&lt;/periodical&gt;&lt;alt-periodical&gt;&lt;full-title&gt;Lancet Psychiatry&lt;/full-title&gt;&lt;abbr-1&gt;Lancet Psychiat&lt;/abbr-1&gt;&lt;/alt-periodical&gt;&lt;pages&gt;718-725&lt;/pages&gt;&lt;volume&gt;2&lt;/volume&gt;&lt;number&gt;8&lt;/number&gt;&lt;keywords&gt;&lt;keyword&gt;neuroleptic-naive patients&lt;/keyword&gt;&lt;keyword&gt;1st-episode psychosis&lt;/keyword&gt;&lt;keyword&gt;cigarette-smoking&lt;/keyword&gt;&lt;keyword&gt;episode psychosis&lt;/keyword&gt;&lt;keyword&gt;schizophrenia-patients&lt;/keyword&gt;&lt;keyword&gt;substance use&lt;/keyword&gt;&lt;keyword&gt;nicotine use&lt;/keyword&gt;&lt;keyword&gt;follow-up&lt;/keyword&gt;&lt;keyword&gt;illness severity&lt;/keyword&gt;&lt;keyword&gt;healthy controls&lt;/keyword&gt;&lt;/keywords&gt;&lt;dates&gt;&lt;year&gt;2015&lt;/year&gt;&lt;pub-dates&gt;&lt;date&gt;Aug&lt;/date&gt;&lt;/pub-dates&gt;&lt;/dates&gt;&lt;isbn&gt;2215-0374&lt;/isbn&gt;&lt;accession-num&gt;WOS:000358743200024&lt;/accession-num&gt;&lt;urls&gt;&lt;related-urls&gt;&lt;url&gt;&amp;lt;Go to ISI&amp;gt;://WOS:000358743200024&lt;/url&gt;&lt;/related-urls&gt;&lt;/urls&gt;&lt;electronic-resource-num&gt;10.1016/S2215-0366(15)00152-2&lt;/electronic-resource-num&gt;&lt;language&gt;English&lt;/language&gt;&lt;/record&gt;&lt;/Cite&gt;&lt;/EndNote&gt;</w:instrText>
      </w:r>
      <w:r w:rsidRPr="007F3923">
        <w:rPr>
          <w:rFonts w:ascii="Calibri" w:hAnsi="Calibri"/>
          <w:lang w:val="en-US"/>
        </w:rPr>
        <w:fldChar w:fldCharType="separate"/>
      </w:r>
      <w:r w:rsidR="00080007">
        <w:rPr>
          <w:rFonts w:ascii="Calibri" w:hAnsi="Calibri"/>
          <w:noProof/>
          <w:lang w:val="en-US"/>
        </w:rPr>
        <w:t>(Gurillo, Jauhar, Murray, &amp; MacCabe, 2015)</w:t>
      </w:r>
      <w:r w:rsidRPr="007F3923">
        <w:rPr>
          <w:rFonts w:ascii="Calibri" w:hAnsi="Calibri"/>
          <w:lang w:val="en-US"/>
        </w:rPr>
        <w:fldChar w:fldCharType="end"/>
      </w:r>
      <w:r w:rsidR="00ED20FD">
        <w:rPr>
          <w:rFonts w:ascii="Calibri" w:hAnsi="Calibri"/>
          <w:lang w:val="en-US"/>
        </w:rPr>
        <w:t>,</w:t>
      </w:r>
      <w:r w:rsidRPr="007F3923">
        <w:rPr>
          <w:rFonts w:ascii="Calibri" w:hAnsi="Calibri"/>
          <w:lang w:val="en-US"/>
        </w:rPr>
        <w:t xml:space="preserve"> although recent work shows that evidence consistent with causal effects on psychotic experiences are much stronger for cannabis use than they are for tobacco use</w:t>
      </w:r>
      <w:r w:rsidR="007F7CC9">
        <w:rPr>
          <w:rFonts w:ascii="Calibri" w:hAnsi="Calibri"/>
          <w:lang w:val="en-US"/>
        </w:rPr>
        <w:t xml:space="preserve"> </w:t>
      </w:r>
      <w:r w:rsidRPr="007F3923">
        <w:rPr>
          <w:rFonts w:ascii="Calibri" w:hAnsi="Calibri"/>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rFonts w:ascii="Calibri" w:hAnsi="Calibri"/>
          <w:lang w:val="en-US"/>
        </w:rPr>
        <w:instrText xml:space="preserve"> ADDIN EN.CITE </w:instrText>
      </w:r>
      <w:r w:rsidR="00080007">
        <w:rPr>
          <w:rFonts w:ascii="Calibri" w:hAnsi="Calibri"/>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rFonts w:ascii="Calibri" w:hAnsi="Calibri"/>
          <w:lang w:val="en-US"/>
        </w:rPr>
        <w:instrText xml:space="preserve"> ADDIN EN.CITE.DATA </w:instrText>
      </w:r>
      <w:r w:rsidR="00080007">
        <w:rPr>
          <w:rFonts w:ascii="Calibri" w:hAnsi="Calibri"/>
          <w:lang w:val="en-US"/>
        </w:rPr>
      </w:r>
      <w:r w:rsidR="00080007">
        <w:rPr>
          <w:rFonts w:ascii="Calibri" w:hAnsi="Calibri"/>
          <w:lang w:val="en-US"/>
        </w:rPr>
        <w:fldChar w:fldCharType="end"/>
      </w:r>
      <w:r w:rsidRPr="007F3923">
        <w:rPr>
          <w:rFonts w:ascii="Calibri" w:hAnsi="Calibri"/>
          <w:lang w:val="en-US"/>
        </w:rPr>
      </w:r>
      <w:r w:rsidRPr="007F3923">
        <w:rPr>
          <w:rFonts w:ascii="Calibri" w:hAnsi="Calibri"/>
          <w:lang w:val="en-US"/>
        </w:rPr>
        <w:fldChar w:fldCharType="separate"/>
      </w:r>
      <w:r w:rsidR="00080007">
        <w:rPr>
          <w:rFonts w:ascii="Calibri" w:hAnsi="Calibri"/>
          <w:noProof/>
          <w:lang w:val="en-US"/>
        </w:rPr>
        <w:t>(Jones et al., 2018)</w:t>
      </w:r>
      <w:r w:rsidRPr="007F3923">
        <w:rPr>
          <w:rFonts w:ascii="Calibri" w:hAnsi="Calibri"/>
          <w:lang w:val="en-US"/>
        </w:rPr>
        <w:fldChar w:fldCharType="end"/>
      </w:r>
      <w:r w:rsidR="00ED20FD">
        <w:rPr>
          <w:rFonts w:ascii="Calibri" w:hAnsi="Calibri"/>
          <w:lang w:val="en-US"/>
        </w:rPr>
        <w:t>.</w:t>
      </w:r>
      <w:r w:rsidRPr="007F3923">
        <w:rPr>
          <w:lang w:val="en-US"/>
        </w:rPr>
        <w:t xml:space="preserve"> Schizophrenia polygenic risk, and a schizophrenia GWAS hit in the </w:t>
      </w:r>
      <w:r w:rsidRPr="007F3923">
        <w:rPr>
          <w:i/>
          <w:lang w:val="en-US"/>
        </w:rPr>
        <w:t>CHRNA5-A3-B4</w:t>
      </w:r>
      <w:r w:rsidRPr="007F3923">
        <w:rPr>
          <w:lang w:val="en-US"/>
        </w:rPr>
        <w:t xml:space="preserve"> gene cluster, are associated with cigarette smoking phenotypes, including initiation, dependence and heaviness</w:t>
      </w:r>
      <w:r w:rsidR="007F7CC9">
        <w:rPr>
          <w:lang w:val="en-US"/>
        </w:rPr>
        <w:t xml:space="preserve"> </w:t>
      </w:r>
      <w:r w:rsidRPr="007F3923">
        <w:rPr>
          <w:lang w:val="en-US"/>
        </w:rPr>
        <w:fldChar w:fldCharType="begin">
          <w:fldData xml:space="preserve">PEVuZE5vdGU+PENpdGU+PEF1dGhvcj5TY2hpem9waHJlbmlhIFdvcmtpbmcgR3JvdXAgb2YgdGhl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</w:fldData>
        </w:fldChar>
      </w:r>
      <w:r w:rsidR="00080007">
        <w:rPr>
          <w:lang w:val="en-US"/>
        </w:rPr>
        <w:instrText xml:space="preserve"> ADDIN EN.CITE </w:instrText>
      </w:r>
      <w:r w:rsidR="00080007">
        <w:rPr>
          <w:lang w:val="en-US"/>
        </w:rPr>
        <w:fldChar w:fldCharType="begin">
          <w:fldData xml:space="preserve">PEVuZE5vdGU+PENpdGU+PEF1dGhvcj5TY2hpem9waHJlbmlhIFdvcmtpbmcgR3JvdXAgb2YgdGhl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Reginsson et al., 2017; Schizophrenia Working Group of the Psychiatric Genomics Consortium, 2014)</w:t>
      </w:r>
      <w:r w:rsidRPr="007F3923">
        <w:rPr>
          <w:lang w:val="en-US"/>
        </w:rPr>
        <w:fldChar w:fldCharType="end"/>
      </w:r>
      <w:r w:rsidRPr="007F3923">
        <w:rPr>
          <w:lang w:val="en-US"/>
        </w:rPr>
        <w:t xml:space="preserve"> which, </w:t>
      </w:r>
      <w:r w:rsidR="005E566F">
        <w:rPr>
          <w:lang w:val="en-US"/>
        </w:rPr>
        <w:t>similar to the findings for</w:t>
      </w:r>
      <w:r w:rsidR="005E566F" w:rsidRPr="007F3923">
        <w:rPr>
          <w:lang w:val="en-US"/>
        </w:rPr>
        <w:t xml:space="preserve"> </w:t>
      </w:r>
      <w:r w:rsidRPr="007F3923">
        <w:rPr>
          <w:lang w:val="en-US"/>
        </w:rPr>
        <w:t xml:space="preserve">cannabis use, </w:t>
      </w:r>
      <w:r w:rsidR="002E6812" w:rsidRPr="007F3923">
        <w:rPr>
          <w:rFonts w:cs="Arial"/>
          <w:lang w:val="en-US"/>
        </w:rPr>
        <w:t xml:space="preserve">raises questions regarding a </w:t>
      </w:r>
      <w:r w:rsidR="002E6812" w:rsidRPr="007F3923">
        <w:rPr>
          <w:color w:val="000000"/>
          <w:shd w:val="clear" w:color="auto" w:fill="FFFFFF"/>
          <w:lang w:val="en-US"/>
        </w:rPr>
        <w:t xml:space="preserve">shared genetic </w:t>
      </w:r>
      <w:r w:rsidR="00B533DC" w:rsidRPr="007F3923">
        <w:rPr>
          <w:color w:val="000000"/>
          <w:shd w:val="clear" w:color="auto" w:fill="FFFFFF"/>
          <w:lang w:val="en-US"/>
        </w:rPr>
        <w:t>etiology</w:t>
      </w:r>
      <w:r w:rsidR="002E6812" w:rsidRPr="007F3923">
        <w:rPr>
          <w:color w:val="000000"/>
          <w:shd w:val="clear" w:color="auto" w:fill="FFFFFF"/>
          <w:lang w:val="en-US"/>
        </w:rPr>
        <w:t xml:space="preserve"> </w:t>
      </w:r>
      <w:r w:rsidR="00285544" w:rsidRPr="007F3923">
        <w:rPr>
          <w:color w:val="000000"/>
          <w:shd w:val="clear" w:color="auto" w:fill="FFFFFF"/>
          <w:lang w:val="en-US"/>
        </w:rPr>
        <w:t>and</w:t>
      </w:r>
      <w:r w:rsidR="0087604E" w:rsidRPr="007F3923">
        <w:rPr>
          <w:color w:val="000000"/>
          <w:shd w:val="clear" w:color="auto" w:fill="FFFFFF"/>
          <w:lang w:val="en-US"/>
        </w:rPr>
        <w:t xml:space="preserve"> direction of effect </w:t>
      </w:r>
      <w:r w:rsidR="002E6812" w:rsidRPr="007F3923">
        <w:rPr>
          <w:color w:val="000000"/>
          <w:shd w:val="clear" w:color="auto" w:fill="FFFFFF"/>
          <w:lang w:val="en-US"/>
        </w:rPr>
        <w:t>between cigarette use and schizophrenia</w:t>
      </w:r>
      <w:r w:rsidR="00D31BEC">
        <w:rPr>
          <w:color w:val="000000"/>
          <w:shd w:val="clear" w:color="auto" w:fill="FFFFFF"/>
          <w:lang w:val="en-US"/>
        </w:rPr>
        <w:t>, and the potential to gain insights into mechanisms leading to cigarette use in the population</w:t>
      </w:r>
      <w:r w:rsidR="002E6812" w:rsidRPr="007F3923">
        <w:rPr>
          <w:color w:val="000000"/>
          <w:shd w:val="clear" w:color="auto" w:fill="FFFFFF"/>
          <w:lang w:val="en-US"/>
        </w:rPr>
        <w:t xml:space="preserve">. </w:t>
      </w:r>
    </w:p>
    <w:p w14:paraId="2A4FDA7F" w14:textId="46A12FC2" w:rsidR="00F53633" w:rsidRDefault="00D31BEC">
      <w:pPr>
        <w:rPr>
          <w:lang w:val="en-US"/>
        </w:rPr>
      </w:pPr>
      <w:bookmarkStart w:id="5" w:name="_Hlk12611254"/>
      <w:r>
        <w:rPr>
          <w:lang w:val="en-US"/>
        </w:rPr>
        <w:t xml:space="preserve">We </w:t>
      </w:r>
      <w:r w:rsidR="00F53633">
        <w:rPr>
          <w:lang w:val="en-US"/>
        </w:rPr>
        <w:t>identified</w:t>
      </w:r>
      <w:r>
        <w:rPr>
          <w:lang w:val="en-US"/>
        </w:rPr>
        <w:t xml:space="preserve">, </w:t>
      </w:r>
      <w:r w:rsidRPr="00CD2C2B">
        <w:rPr>
          <w:i/>
          <w:iCs/>
          <w:lang w:val="en-US"/>
        </w:rPr>
        <w:t>a priori</w:t>
      </w:r>
      <w:r>
        <w:rPr>
          <w:lang w:val="en-US"/>
        </w:rPr>
        <w:t xml:space="preserve"> to any analyses, a number of </w:t>
      </w:r>
      <w:r w:rsidR="00F53633">
        <w:rPr>
          <w:lang w:val="en-US"/>
        </w:rPr>
        <w:t xml:space="preserve">potentially modifiable </w:t>
      </w:r>
      <w:r>
        <w:rPr>
          <w:lang w:val="en-US"/>
        </w:rPr>
        <w:t xml:space="preserve">pathways through which genetic risk for schizophrenia could </w:t>
      </w:r>
      <w:r w:rsidR="00F53633">
        <w:rPr>
          <w:lang w:val="en-US"/>
        </w:rPr>
        <w:t xml:space="preserve">theoretically </w:t>
      </w:r>
      <w:r>
        <w:rPr>
          <w:lang w:val="en-US"/>
        </w:rPr>
        <w:t>lead to adolescent substance</w:t>
      </w:r>
      <w:r w:rsidR="00C41F79">
        <w:rPr>
          <w:lang w:val="en-US"/>
        </w:rPr>
        <w:t xml:space="preserve"> use</w:t>
      </w:r>
      <w:r w:rsidR="00F53633">
        <w:rPr>
          <w:lang w:val="en-US"/>
        </w:rPr>
        <w:t xml:space="preserve">. Based on evidence of association with both genetic/familial risk for schizophrenia, and with substance use, these included peer-victimization, poorer social relationships, deficits in cognitive ability and impulsivity, and emotional or </w:t>
      </w:r>
      <w:r w:rsidR="002F429E">
        <w:rPr>
          <w:lang w:val="en-US"/>
        </w:rPr>
        <w:t>behavioral</w:t>
      </w:r>
      <w:r w:rsidR="00F53633">
        <w:rPr>
          <w:lang w:val="en-US"/>
        </w:rPr>
        <w:t xml:space="preserve"> problems during childhood</w:t>
      </w:r>
      <w:r w:rsidR="007F7CC9">
        <w:rPr>
          <w:lang w:val="en-US"/>
        </w:rPr>
        <w:t xml:space="preserve"> </w:t>
      </w:r>
      <w:r w:rsidR="003233B5" w:rsidRPr="007F3923">
        <w:rPr>
          <w:lang w:val="en-US"/>
        </w:rPr>
        <w:fldChar w:fldCharType="begin">
          <w:fldData xml:space="preserve">PEVuZE5vdGU+PENpdGU+PEF1dGhvcj5XZWxoYW08L0F1dGhvcj48WWVhcj4yMDA5PC9ZZWFyPjxS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</w:fldData>
        </w:fldChar>
      </w:r>
      <w:r w:rsidR="00080007">
        <w:rPr>
          <w:lang w:val="en-US"/>
        </w:rPr>
        <w:instrText xml:space="preserve"> ADDIN EN.CITE </w:instrText>
      </w:r>
      <w:r w:rsidR="00080007">
        <w:rPr>
          <w:lang w:val="en-US"/>
        </w:rPr>
        <w:fldChar w:fldCharType="begin">
          <w:fldData xml:space="preserve">PEVuZE5vdGU+PENpdGU+PEF1dGhvcj5XZWxoYW08L0F1dGhvcj48WWVhcj4yMDA5PC9ZZWFyPjxS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</w:fldData>
        </w:fldChar>
      </w:r>
      <w:r w:rsidR="00080007">
        <w:rPr>
          <w:lang w:val="en-US"/>
        </w:rPr>
        <w:instrText xml:space="preserve"> ADDIN EN.CITE.DATA </w:instrText>
      </w:r>
      <w:r w:rsidR="00080007">
        <w:rPr>
          <w:lang w:val="en-US"/>
        </w:rPr>
      </w:r>
      <w:r w:rsidR="00080007">
        <w:rPr>
          <w:lang w:val="en-US"/>
        </w:rPr>
        <w:fldChar w:fldCharType="end"/>
      </w:r>
      <w:r w:rsidR="003233B5" w:rsidRPr="007F3923">
        <w:rPr>
          <w:lang w:val="en-US"/>
        </w:rPr>
      </w:r>
      <w:r w:rsidR="003233B5" w:rsidRPr="007F3923">
        <w:rPr>
          <w:lang w:val="en-US"/>
        </w:rPr>
        <w:fldChar w:fldCharType="separate"/>
      </w:r>
      <w:r w:rsidR="00080007">
        <w:rPr>
          <w:noProof/>
          <w:lang w:val="en-US"/>
        </w:rPr>
        <w:t>(Courtney, Mejia, &amp; Jacobus, 2017; Varese et al., 2012; Welham, Isohanni, Jones, &amp; McGrath, 2009)</w:t>
      </w:r>
      <w:r w:rsidR="003233B5" w:rsidRPr="007F3923">
        <w:rPr>
          <w:lang w:val="en-US"/>
        </w:rPr>
        <w:fldChar w:fldCharType="end"/>
      </w:r>
      <w:r w:rsidR="00F53633">
        <w:rPr>
          <w:lang w:val="en-US"/>
        </w:rPr>
        <w:t xml:space="preserve">. </w:t>
      </w:r>
    </w:p>
    <w:p w14:paraId="7948DB3B" w14:textId="25B3DD3B" w:rsidR="005831DC" w:rsidRPr="007F3923" w:rsidRDefault="00F53633" w:rsidP="004F26BD">
      <w:pPr>
        <w:rPr>
          <w:lang w:val="en-US"/>
        </w:rPr>
      </w:pPr>
      <w:r>
        <w:rPr>
          <w:lang w:val="en-US"/>
        </w:rPr>
        <w:t>Whilst u</w:t>
      </w:r>
      <w:r w:rsidR="00AA3EB9" w:rsidRPr="007F3923">
        <w:rPr>
          <w:lang w:val="en-US"/>
        </w:rPr>
        <w:t xml:space="preserve">nderstanding whether genetic risk for schizophrenia is associated with specific patterns of substance use, and the pathways involved in these relationships, could provide important insights into the </w:t>
      </w:r>
      <w:r w:rsidR="00583D23" w:rsidRPr="007F3923">
        <w:rPr>
          <w:lang w:val="en-US"/>
        </w:rPr>
        <w:t>etiology</w:t>
      </w:r>
      <w:r w:rsidR="00AA3EB9" w:rsidRPr="007F3923">
        <w:rPr>
          <w:lang w:val="en-US"/>
        </w:rPr>
        <w:t xml:space="preserve"> of </w:t>
      </w:r>
      <w:r>
        <w:rPr>
          <w:lang w:val="en-US"/>
        </w:rPr>
        <w:t xml:space="preserve">both </w:t>
      </w:r>
      <w:r w:rsidR="0087604E" w:rsidRPr="007F3923">
        <w:rPr>
          <w:lang w:val="en-US"/>
        </w:rPr>
        <w:t>schizophrenia</w:t>
      </w:r>
      <w:r>
        <w:rPr>
          <w:lang w:val="en-US"/>
        </w:rPr>
        <w:t xml:space="preserve"> and</w:t>
      </w:r>
      <w:r w:rsidR="002E6812" w:rsidRPr="007F3923">
        <w:rPr>
          <w:lang w:val="en-US"/>
        </w:rPr>
        <w:t xml:space="preserve"> substance use</w:t>
      </w:r>
      <w:r>
        <w:rPr>
          <w:lang w:val="en-US"/>
        </w:rPr>
        <w:t xml:space="preserve"> disorders</w:t>
      </w:r>
      <w:bookmarkEnd w:id="5"/>
      <w:r w:rsidR="00AA3EB9" w:rsidRPr="007F3923">
        <w:rPr>
          <w:lang w:val="en-US"/>
        </w:rPr>
        <w:t xml:space="preserve">, disentangling </w:t>
      </w:r>
      <w:r w:rsidR="005727DB" w:rsidRPr="007F3923">
        <w:rPr>
          <w:lang w:val="en-US"/>
        </w:rPr>
        <w:t xml:space="preserve">such </w:t>
      </w:r>
      <w:r w:rsidR="00AA3EB9" w:rsidRPr="007F3923">
        <w:rPr>
          <w:lang w:val="en-US"/>
        </w:rPr>
        <w:t xml:space="preserve">associations </w:t>
      </w:r>
      <w:r w:rsidR="005727DB" w:rsidRPr="007F3923">
        <w:rPr>
          <w:lang w:val="en-US"/>
        </w:rPr>
        <w:t>may be</w:t>
      </w:r>
      <w:r w:rsidR="00AA3EB9" w:rsidRPr="007F3923">
        <w:rPr>
          <w:lang w:val="en-US"/>
        </w:rPr>
        <w:t xml:space="preserve"> hindered by measurement error</w:t>
      </w:r>
      <w:r w:rsidR="005727DB" w:rsidRPr="007F3923">
        <w:rPr>
          <w:lang w:val="en-US"/>
        </w:rPr>
        <w:t xml:space="preserve"> in the outcomes</w:t>
      </w:r>
      <w:r w:rsidR="00AA3EB9" w:rsidRPr="007F3923">
        <w:rPr>
          <w:lang w:val="en-US"/>
        </w:rPr>
        <w:t xml:space="preserve">, </w:t>
      </w:r>
      <w:r w:rsidR="00620089" w:rsidRPr="007F3923">
        <w:rPr>
          <w:lang w:val="en-US"/>
        </w:rPr>
        <w:t xml:space="preserve">the high correlation between cigarette and cannabis use </w:t>
      </w:r>
      <w:r w:rsidR="00285544" w:rsidRPr="007F3923">
        <w:rPr>
          <w:lang w:val="en-US"/>
        </w:rPr>
        <w:t xml:space="preserve">that </w:t>
      </w:r>
      <w:r w:rsidR="00620089" w:rsidRPr="007F3923">
        <w:rPr>
          <w:lang w:val="en-US"/>
        </w:rPr>
        <w:t>makes it difficult to study independent effects of these substances</w:t>
      </w:r>
      <w:r w:rsidR="00285544" w:rsidRPr="007F3923">
        <w:rPr>
          <w:lang w:val="en-US"/>
        </w:rPr>
        <w:t>,</w:t>
      </w:r>
      <w:r w:rsidR="00620089" w:rsidRPr="007F3923">
        <w:rPr>
          <w:lang w:val="en-US"/>
        </w:rPr>
        <w:t xml:space="preserve"> and </w:t>
      </w:r>
      <w:r w:rsidR="00285544" w:rsidRPr="007F3923">
        <w:rPr>
          <w:lang w:val="en-US"/>
        </w:rPr>
        <w:t xml:space="preserve">by </w:t>
      </w:r>
      <w:r w:rsidR="00AA3EB9" w:rsidRPr="007F3923">
        <w:rPr>
          <w:lang w:val="en-US"/>
        </w:rPr>
        <w:t xml:space="preserve">experimental and fluctuating use over time </w:t>
      </w:r>
      <w:r w:rsidR="00285544" w:rsidRPr="007F3923">
        <w:rPr>
          <w:lang w:val="en-US"/>
        </w:rPr>
        <w:t xml:space="preserve">which </w:t>
      </w:r>
      <w:r w:rsidR="00AA3EB9" w:rsidRPr="007F3923">
        <w:rPr>
          <w:lang w:val="en-US"/>
        </w:rPr>
        <w:t>are difficult to capture with single time-point assessments</w:t>
      </w:r>
      <w:r w:rsidR="00620089" w:rsidRPr="007F3923">
        <w:rPr>
          <w:lang w:val="en-US"/>
        </w:rPr>
        <w:t>.</w:t>
      </w:r>
      <w:r w:rsidR="00FE41AF">
        <w:rPr>
          <w:lang w:val="en-US"/>
        </w:rPr>
        <w:t xml:space="preserve"> </w:t>
      </w:r>
      <w:r w:rsidR="00AA3EB9" w:rsidRPr="007F3923">
        <w:rPr>
          <w:color w:val="000000"/>
          <w:shd w:val="clear" w:color="auto" w:fill="FFFFFF"/>
          <w:lang w:val="en-US"/>
        </w:rPr>
        <w:t>To overcome some of these difficulties</w:t>
      </w:r>
      <w:r w:rsidR="00592002">
        <w:rPr>
          <w:color w:val="000000"/>
          <w:shd w:val="clear" w:color="auto" w:fill="FFFFFF"/>
          <w:lang w:val="en-US"/>
        </w:rPr>
        <w:t>,</w:t>
      </w:r>
      <w:r w:rsidR="00AA3EB9" w:rsidRPr="007F3923">
        <w:rPr>
          <w:color w:val="000000"/>
          <w:shd w:val="clear" w:color="auto" w:fill="FFFFFF"/>
          <w:lang w:val="en-US"/>
        </w:rPr>
        <w:t xml:space="preserve"> we </w:t>
      </w:r>
      <w:r w:rsidR="007B3143">
        <w:rPr>
          <w:color w:val="000000"/>
          <w:shd w:val="clear" w:color="auto" w:fill="FFFFFF"/>
          <w:lang w:val="en-US"/>
        </w:rPr>
        <w:t xml:space="preserve">previously used </w:t>
      </w:r>
      <w:r w:rsidR="007B3143" w:rsidRPr="007F3923">
        <w:rPr>
          <w:lang w:val="en-US"/>
        </w:rPr>
        <w:t>longitudinal latent class analysis (LLCA)</w:t>
      </w:r>
      <w:r w:rsidR="00DD043C">
        <w:rPr>
          <w:lang w:val="en-US"/>
        </w:rPr>
        <w:t xml:space="preserve"> </w:t>
      </w:r>
      <w:r w:rsidR="008F7341">
        <w:rPr>
          <w:lang w:val="en-US"/>
        </w:rPr>
        <w:t>of</w:t>
      </w:r>
      <w:r w:rsidR="00D326C1">
        <w:rPr>
          <w:lang w:val="en-US"/>
        </w:rPr>
        <w:t xml:space="preserve"> </w:t>
      </w:r>
      <w:r w:rsidR="002B177A">
        <w:rPr>
          <w:lang w:val="en-US"/>
        </w:rPr>
        <w:t>repeated</w:t>
      </w:r>
      <w:r w:rsidR="00D326C1">
        <w:rPr>
          <w:lang w:val="en-US"/>
        </w:rPr>
        <w:t xml:space="preserve"> measurements of </w:t>
      </w:r>
      <w:r w:rsidR="002B177A">
        <w:rPr>
          <w:lang w:val="en-US"/>
        </w:rPr>
        <w:t xml:space="preserve">adolescent </w:t>
      </w:r>
      <w:r w:rsidR="00C960EF">
        <w:rPr>
          <w:lang w:val="en-US"/>
        </w:rPr>
        <w:t>cigarette and cannabis use to</w:t>
      </w:r>
      <w:r w:rsidR="00BF5F73">
        <w:rPr>
          <w:lang w:val="en-US"/>
        </w:rPr>
        <w:t xml:space="preserve"> </w:t>
      </w:r>
      <w:r w:rsidR="00CC76FC">
        <w:rPr>
          <w:shd w:val="clear" w:color="auto" w:fill="FFFFFF"/>
        </w:rPr>
        <w:t>identify subgroups of individuals based on their use or co-use of cigarette</w:t>
      </w:r>
      <w:r w:rsidR="00F36AF5">
        <w:rPr>
          <w:shd w:val="clear" w:color="auto" w:fill="FFFFFF"/>
        </w:rPr>
        <w:t>s</w:t>
      </w:r>
      <w:r w:rsidR="00CC76FC">
        <w:rPr>
          <w:shd w:val="clear" w:color="auto" w:fill="FFFFFF"/>
        </w:rPr>
        <w:t xml:space="preserve"> and cannabis</w:t>
      </w:r>
      <w:r w:rsidR="00C4644A">
        <w:rPr>
          <w:shd w:val="clear" w:color="auto" w:fill="FFFFFF"/>
        </w:rPr>
        <w:t xml:space="preserve"> </w:t>
      </w:r>
      <w:r w:rsidR="00F36AF5">
        <w:rPr>
          <w:shd w:val="clear" w:color="auto" w:fill="FFFFFF"/>
        </w:rPr>
        <w:t>and capture</w:t>
      </w:r>
      <w:r w:rsidR="00CC76FC">
        <w:rPr>
          <w:shd w:val="clear" w:color="auto" w:fill="FFFFFF"/>
        </w:rPr>
        <w:t xml:space="preserve"> information on persistent use as opposed to </w:t>
      </w:r>
      <w:r w:rsidR="00B937A5">
        <w:rPr>
          <w:shd w:val="clear" w:color="auto" w:fill="FFFFFF"/>
        </w:rPr>
        <w:t>brief experimentation with</w:t>
      </w:r>
      <w:r w:rsidR="001806DC">
        <w:rPr>
          <w:shd w:val="clear" w:color="auto" w:fill="FFFFFF"/>
        </w:rPr>
        <w:t xml:space="preserve"> these substances</w:t>
      </w:r>
      <w:r w:rsidR="0059000B">
        <w:rPr>
          <w:shd w:val="clear" w:color="auto" w:fill="FFFFFF"/>
        </w:rPr>
        <w:t xml:space="preserve"> </w:t>
      </w:r>
      <w:r w:rsidR="00EE4943">
        <w:rPr>
          <w:shd w:val="clear" w:color="auto" w:fill="FFFFFF"/>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shd w:val="clear" w:color="auto" w:fill="FFFFFF"/>
        </w:rPr>
        <w:instrText xml:space="preserve"> ADDIN EN.CITE </w:instrText>
      </w:r>
      <w:r w:rsidR="00080007">
        <w:rPr>
          <w:shd w:val="clear" w:color="auto" w:fill="FFFFFF"/>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shd w:val="clear" w:color="auto" w:fill="FFFFFF"/>
        </w:rPr>
        <w:instrText xml:space="preserve"> ADDIN EN.CITE.DATA </w:instrText>
      </w:r>
      <w:r w:rsidR="00080007">
        <w:rPr>
          <w:shd w:val="clear" w:color="auto" w:fill="FFFFFF"/>
        </w:rPr>
      </w:r>
      <w:r w:rsidR="00080007">
        <w:rPr>
          <w:shd w:val="clear" w:color="auto" w:fill="FFFFFF"/>
        </w:rPr>
        <w:fldChar w:fldCharType="end"/>
      </w:r>
      <w:r w:rsidR="00EE4943">
        <w:rPr>
          <w:shd w:val="clear" w:color="auto" w:fill="FFFFFF"/>
        </w:rPr>
      </w:r>
      <w:r w:rsidR="00EE4943">
        <w:rPr>
          <w:shd w:val="clear" w:color="auto" w:fill="FFFFFF"/>
        </w:rPr>
        <w:fldChar w:fldCharType="separate"/>
      </w:r>
      <w:r w:rsidR="00080007">
        <w:rPr>
          <w:noProof/>
          <w:shd w:val="clear" w:color="auto" w:fill="FFFFFF"/>
        </w:rPr>
        <w:t>(Jones et al., 2018)</w:t>
      </w:r>
      <w:r w:rsidR="00EE4943">
        <w:rPr>
          <w:shd w:val="clear" w:color="auto" w:fill="FFFFFF"/>
        </w:rPr>
        <w:fldChar w:fldCharType="end"/>
      </w:r>
      <w:r w:rsidR="00CC76FC">
        <w:rPr>
          <w:shd w:val="clear" w:color="auto" w:fill="FFFFFF"/>
        </w:rPr>
        <w:t>.</w:t>
      </w:r>
      <w:r w:rsidR="0059000B">
        <w:rPr>
          <w:shd w:val="clear" w:color="auto" w:fill="FFFFFF"/>
        </w:rPr>
        <w:t xml:space="preserve"> The current study</w:t>
      </w:r>
      <w:r w:rsidR="00EE4943">
        <w:rPr>
          <w:shd w:val="clear" w:color="auto" w:fill="FFFFFF"/>
        </w:rPr>
        <w:t xml:space="preserve"> </w:t>
      </w:r>
      <w:r w:rsidR="0038603B">
        <w:rPr>
          <w:shd w:val="clear" w:color="auto" w:fill="FFFFFF"/>
        </w:rPr>
        <w:t xml:space="preserve">therefore aims to use these </w:t>
      </w:r>
      <w:r w:rsidR="000525D2">
        <w:rPr>
          <w:shd w:val="clear" w:color="auto" w:fill="FFFFFF"/>
        </w:rPr>
        <w:t>latent classes to</w:t>
      </w:r>
      <w:r w:rsidR="00F60A7E">
        <w:rPr>
          <w:lang w:val="en-US"/>
        </w:rPr>
        <w:t>:</w:t>
      </w:r>
      <w:r w:rsidR="00AA3EB9" w:rsidRPr="007F3923">
        <w:rPr>
          <w:lang w:val="en-US"/>
        </w:rPr>
        <w:t xml:space="preserve"> </w:t>
      </w:r>
      <w:r w:rsidR="002F429E">
        <w:rPr>
          <w:lang w:val="en-US"/>
        </w:rPr>
        <w:t>i</w:t>
      </w:r>
      <w:r w:rsidR="00AA3EB9" w:rsidRPr="007F3923">
        <w:rPr>
          <w:lang w:val="en-US"/>
        </w:rPr>
        <w:t>) examine whether schizophrenia genetic risk is associated with</w:t>
      </w:r>
      <w:r w:rsidR="00ED51C8">
        <w:rPr>
          <w:lang w:val="en-US"/>
        </w:rPr>
        <w:t xml:space="preserve"> patterns of</w:t>
      </w:r>
      <w:r w:rsidR="00AA3EB9" w:rsidRPr="007F3923">
        <w:rPr>
          <w:lang w:val="en-US"/>
        </w:rPr>
        <w:t xml:space="preserve"> cigarette and cannabis use in adolescence, and ii) examine </w:t>
      </w:r>
      <w:r w:rsidR="00F60A7E">
        <w:rPr>
          <w:lang w:val="en-US"/>
        </w:rPr>
        <w:t xml:space="preserve">whether genetic effects on substance use are mediated via cognitive, social, emotional or </w:t>
      </w:r>
      <w:r w:rsidR="002F429E">
        <w:rPr>
          <w:lang w:val="en-US"/>
        </w:rPr>
        <w:t>behavioral</w:t>
      </w:r>
      <w:r w:rsidR="00F60A7E">
        <w:rPr>
          <w:lang w:val="en-US"/>
        </w:rPr>
        <w:t xml:space="preserve"> pathways during childhood</w:t>
      </w:r>
      <w:r w:rsidR="00AA3EB9" w:rsidRPr="007F3923">
        <w:rPr>
          <w:lang w:val="en-US"/>
        </w:rPr>
        <w:t xml:space="preserve">. </w:t>
      </w:r>
    </w:p>
    <w:p w14:paraId="3EC36FDD" w14:textId="77777777" w:rsidR="001572AA" w:rsidRDefault="001572AA" w:rsidP="00941B29">
      <w:pPr>
        <w:rPr>
          <w:lang w:val="en-US"/>
        </w:rPr>
      </w:pPr>
    </w:p>
    <w:p w14:paraId="19FE24F4" w14:textId="192BC223" w:rsidR="005831DC" w:rsidRPr="007F3923" w:rsidRDefault="00AA3EB9">
      <w:pPr>
        <w:pStyle w:val="Heading1"/>
        <w:rPr>
          <w:lang w:val="en-US"/>
        </w:rPr>
      </w:pPr>
      <w:r w:rsidRPr="007F3923">
        <w:rPr>
          <w:lang w:val="en-US"/>
        </w:rPr>
        <w:t>Methods</w:t>
      </w:r>
    </w:p>
    <w:p w14:paraId="45DC606F" w14:textId="77777777" w:rsidR="005831DC" w:rsidRPr="007F3923" w:rsidRDefault="00AA3EB9">
      <w:pPr>
        <w:pStyle w:val="Heading2"/>
        <w:rPr>
          <w:lang w:val="en-US"/>
        </w:rPr>
      </w:pPr>
      <w:r w:rsidRPr="007F3923">
        <w:rPr>
          <w:lang w:val="en-US"/>
        </w:rPr>
        <w:t>Participants</w:t>
      </w:r>
    </w:p>
    <w:p w14:paraId="326C5A37" w14:textId="686A1874" w:rsidR="005831DC" w:rsidRPr="0003313A" w:rsidRDefault="00AA3EB9" w:rsidP="001C3F1E">
      <w:bookmarkStart w:id="6" w:name="_Hlk12615696"/>
      <w:r w:rsidRPr="007F3923">
        <w:rPr>
          <w:lang w:val="en-US"/>
        </w:rPr>
        <w:t xml:space="preserve">The sample consisted of </w:t>
      </w:r>
      <w:r w:rsidR="009B137D" w:rsidRPr="007F3923">
        <w:rPr>
          <w:lang w:val="en-US"/>
        </w:rPr>
        <w:t>participants</w:t>
      </w:r>
      <w:r w:rsidRPr="007F3923">
        <w:rPr>
          <w:lang w:val="en-US"/>
        </w:rPr>
        <w:t xml:space="preserve"> from the </w:t>
      </w:r>
      <w:r w:rsidR="001F61F9" w:rsidRPr="007F3923">
        <w:rPr>
          <w:lang w:val="en-US"/>
        </w:rPr>
        <w:t>Avon Longitudinal Study of Parents and Children</w:t>
      </w:r>
      <w:r w:rsidR="00AD64DB" w:rsidRPr="007F3923">
        <w:rPr>
          <w:lang w:val="en-US"/>
        </w:rPr>
        <w:t xml:space="preserve"> (ALSPAC)</w:t>
      </w:r>
      <w:r w:rsidR="00AB4C2C" w:rsidRPr="007F3923">
        <w:rPr>
          <w:lang w:val="en-US"/>
        </w:rPr>
        <w:t xml:space="preserve"> </w:t>
      </w:r>
      <w:r w:rsidR="00AB4C2C" w:rsidRPr="007F3923">
        <w:rPr>
          <w:shd w:val="clear" w:color="auto" w:fill="FFFFFF"/>
          <w:lang w:val="en-US"/>
        </w:rPr>
        <w:t>(see Supplementary Methods)</w:t>
      </w:r>
      <w:r w:rsidR="00252344">
        <w:rPr>
          <w:shd w:val="clear" w:color="auto" w:fill="FFFFFF"/>
          <w:lang w:val="en-US"/>
        </w:rPr>
        <w:t xml:space="preserve"> </w:t>
      </w:r>
      <w:r w:rsidRPr="007F3923">
        <w:rPr>
          <w:lang w:val="en-US"/>
        </w:rPr>
        <w:fldChar w:fldCharType="begin">
          <w:fldData xml:space="preserve">PEVuZE5vdGU+PENpdGU+PEF1dGhvcj5Cb3lkPC9BdXRob3I+PFllYXI+MjAxMzwvWWVhcj48UmVj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=
</w:fldData>
        </w:fldChar>
      </w:r>
      <w:r w:rsidR="00080007">
        <w:rPr>
          <w:lang w:val="en-US"/>
        </w:rPr>
        <w:instrText xml:space="preserve"> ADDIN EN.CITE </w:instrText>
      </w:r>
      <w:r w:rsidR="00080007">
        <w:rPr>
          <w:lang w:val="en-US"/>
        </w:rPr>
        <w:fldChar w:fldCharType="begin">
          <w:fldData xml:space="preserve">PEVuZE5vdGU+PENpdGU+PEF1dGhvcj5Cb3lkPC9BdXRob3I+PFllYXI+MjAxMzwvWWVhcj48UmVj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=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Boyd et al., 2013; Fraser et al., 2013)</w:t>
      </w:r>
      <w:r w:rsidRPr="007F3923">
        <w:rPr>
          <w:lang w:val="en-US"/>
        </w:rPr>
        <w:fldChar w:fldCharType="end"/>
      </w:r>
      <w:r w:rsidR="006C387D">
        <w:rPr>
          <w:lang w:val="en-US"/>
        </w:rPr>
        <w:t>.</w:t>
      </w:r>
      <w:r w:rsidR="001C3F1E" w:rsidRPr="007F3923">
        <w:rPr>
          <w:lang w:val="en-US"/>
        </w:rPr>
        <w:t xml:space="preserve"> </w:t>
      </w:r>
      <w:r w:rsidR="001F61F9" w:rsidRPr="007F3923">
        <w:rPr>
          <w:lang w:val="en-US"/>
        </w:rPr>
        <w:t>D</w:t>
      </w:r>
      <w:r w:rsidR="001C3F1E" w:rsidRPr="007F3923">
        <w:rPr>
          <w:lang w:val="en-US"/>
        </w:rPr>
        <w:t xml:space="preserve">etails of </w:t>
      </w:r>
      <w:r w:rsidR="00AD64DB" w:rsidRPr="007F3923">
        <w:rPr>
          <w:lang w:val="en-US"/>
        </w:rPr>
        <w:t xml:space="preserve">available </w:t>
      </w:r>
      <w:r w:rsidR="001C3F1E" w:rsidRPr="007F3923">
        <w:rPr>
          <w:lang w:val="en-US"/>
        </w:rPr>
        <w:t>data are accessible through a</w:t>
      </w:r>
      <w:r w:rsidR="009B137D" w:rsidRPr="007F3923">
        <w:rPr>
          <w:lang w:val="en-US"/>
        </w:rPr>
        <w:t xml:space="preserve"> </w:t>
      </w:r>
      <w:r w:rsidR="001C3F1E" w:rsidRPr="007F3923">
        <w:rPr>
          <w:lang w:val="en-US"/>
        </w:rPr>
        <w:t xml:space="preserve">searchable data dictionary and </w:t>
      </w:r>
      <w:r w:rsidR="001C3F1E" w:rsidRPr="004942A6">
        <w:rPr>
          <w:lang w:val="en-US"/>
        </w:rPr>
        <w:t xml:space="preserve">variable search tool </w:t>
      </w:r>
      <w:r w:rsidRPr="004942A6">
        <w:rPr>
          <w:lang w:val="en-US"/>
        </w:rPr>
        <w:t>(</w:t>
      </w:r>
      <w:hyperlink r:id="rId9" w:history="1">
        <w:r w:rsidR="004942A6" w:rsidRPr="004942A6">
          <w:rPr>
            <w:rStyle w:val="Hyperlink"/>
            <w:color w:val="auto"/>
            <w:lang w:val="en-US"/>
          </w:rPr>
          <w:t>http://www.bristol.ac.uk/alspac/researchers/data-access/data-dictionary</w:t>
        </w:r>
      </w:hyperlink>
      <w:r w:rsidRPr="007F3923">
        <w:rPr>
          <w:rStyle w:val="Hyperlink"/>
          <w:color w:val="auto"/>
          <w:u w:val="none"/>
          <w:lang w:val="en-US"/>
        </w:rPr>
        <w:t>).</w:t>
      </w:r>
      <w:r w:rsidRPr="007F3923">
        <w:rPr>
          <w:lang w:val="en-US"/>
        </w:rPr>
        <w:t xml:space="preserve"> </w:t>
      </w:r>
      <w:r w:rsidR="00C60EB7" w:rsidRPr="00C60EB7">
        <w:rPr>
          <w:lang w:val="en-US"/>
        </w:rPr>
        <w:t>Ethical approval for the study was obtained from the ALSPAC Ethics and Law Committee and the Local Research Et</w:t>
      </w:r>
      <w:r w:rsidR="00C60EB7" w:rsidRPr="0003313A">
        <w:rPr>
          <w:lang w:val="en-US"/>
        </w:rPr>
        <w:t>hics Committees</w:t>
      </w:r>
      <w:r w:rsidR="0003313A" w:rsidRPr="0003313A">
        <w:rPr>
          <w:lang w:val="en-US"/>
        </w:rPr>
        <w:t xml:space="preserve"> (</w:t>
      </w:r>
      <w:hyperlink r:id="rId10" w:history="1">
        <w:r w:rsidR="004942A6" w:rsidRPr="0003313A">
          <w:rPr>
            <w:rStyle w:val="Hyperlink"/>
            <w:color w:val="auto"/>
          </w:rPr>
          <w:t>http://www.bristol.ac.uk/alspac/researchers/research-ethics/</w:t>
        </w:r>
      </w:hyperlink>
      <w:r w:rsidR="0003313A">
        <w:rPr>
          <w:lang w:val="en-US"/>
        </w:rPr>
        <w:t>)</w:t>
      </w:r>
      <w:r w:rsidRPr="007F3923">
        <w:rPr>
          <w:lang w:val="en-US"/>
        </w:rPr>
        <w:t>.</w:t>
      </w:r>
      <w:r w:rsidR="00DF3778" w:rsidRPr="00DF3778">
        <w:t xml:space="preserve"> </w:t>
      </w:r>
      <w:r w:rsidR="00DF3778" w:rsidRPr="00DF3778">
        <w:rPr>
          <w:lang w:val="en-US"/>
        </w:rPr>
        <w:t>Consent for biological samples has been collected in accordance with the Human Tissue Act (2004).</w:t>
      </w:r>
      <w:r w:rsidR="00D36747">
        <w:rPr>
          <w:lang w:val="en-US"/>
        </w:rPr>
        <w:t xml:space="preserve"> </w:t>
      </w:r>
      <w:r w:rsidR="00D36747" w:rsidRPr="00D36747">
        <w:rPr>
          <w:lang w:val="en-US"/>
        </w:rPr>
        <w:t>Informed consent for the use of data collected via questionnaires and clinics was obtained from participants following the recommendations of the ALSPAC Ethics and Law Committee at the time.</w:t>
      </w:r>
    </w:p>
    <w:p w14:paraId="01CDCC4C" w14:textId="77777777" w:rsidR="005831DC" w:rsidRPr="007F3923" w:rsidRDefault="00AA3EB9">
      <w:pPr>
        <w:pStyle w:val="Heading2"/>
        <w:rPr>
          <w:lang w:val="en-US"/>
        </w:rPr>
      </w:pPr>
      <w:bookmarkStart w:id="7" w:name="_Hlk503885644"/>
      <w:bookmarkEnd w:id="6"/>
      <w:r w:rsidRPr="007F3923">
        <w:rPr>
          <w:lang w:val="en-US"/>
        </w:rPr>
        <w:t>Genetic data</w:t>
      </w:r>
    </w:p>
    <w:p w14:paraId="4F232AB1" w14:textId="437D128C" w:rsidR="005831DC" w:rsidRPr="007F3923" w:rsidRDefault="00AA3EB9">
      <w:pPr>
        <w:rPr>
          <w:shd w:val="clear" w:color="auto" w:fill="FFFFFF"/>
          <w:lang w:val="en-US"/>
        </w:rPr>
      </w:pPr>
      <w:r w:rsidRPr="007F3923">
        <w:rPr>
          <w:lang w:val="en-US"/>
        </w:rPr>
        <w:t xml:space="preserve">Genetic data were acquired using </w:t>
      </w:r>
      <w:r w:rsidRPr="007F3923">
        <w:rPr>
          <w:shd w:val="clear" w:color="auto" w:fill="FFFFFF"/>
          <w:lang w:val="en-US"/>
        </w:rPr>
        <w:t>the Illumina HumanHap550 quad genome-wide single nucleotide polymorphism (SNP) genotyping platform from 9912 participants. Following quality control assessment and imputation (see Supplementary Methods), genetic data was available for 7977 ALSPAC individuals.</w:t>
      </w:r>
    </w:p>
    <w:bookmarkEnd w:id="7"/>
    <w:p w14:paraId="1329B327" w14:textId="77777777" w:rsidR="005831DC" w:rsidRPr="007F3923" w:rsidRDefault="00AA3EB9">
      <w:pPr>
        <w:pStyle w:val="Heading2"/>
        <w:rPr>
          <w:lang w:val="en-US"/>
        </w:rPr>
      </w:pPr>
      <w:r w:rsidRPr="007F3923">
        <w:rPr>
          <w:lang w:val="en-US"/>
        </w:rPr>
        <w:t>Measures</w:t>
      </w:r>
    </w:p>
    <w:p w14:paraId="41CAAA65" w14:textId="77777777" w:rsidR="005831DC" w:rsidRPr="007F3923" w:rsidRDefault="00AA3EB9">
      <w:pPr>
        <w:pStyle w:val="Heading3"/>
      </w:pPr>
      <w:r w:rsidRPr="007F3923">
        <w:t>Polygenic scores</w:t>
      </w:r>
    </w:p>
    <w:p w14:paraId="16F7CC9F" w14:textId="49E2275B" w:rsidR="005831DC" w:rsidRPr="007F3923" w:rsidRDefault="00AA3EB9">
      <w:pPr>
        <w:rPr>
          <w:lang w:val="en-US"/>
        </w:rPr>
      </w:pPr>
      <w:r w:rsidRPr="007F3923">
        <w:rPr>
          <w:lang w:val="en-US"/>
        </w:rPr>
        <w:t xml:space="preserve">Polygenic scores for schizophrenia were constructed for each </w:t>
      </w:r>
      <w:r w:rsidR="00B03E2C" w:rsidRPr="007F3923">
        <w:rPr>
          <w:lang w:val="en-US"/>
        </w:rPr>
        <w:t xml:space="preserve">ALSPAC </w:t>
      </w:r>
      <w:r w:rsidRPr="007F3923">
        <w:rPr>
          <w:lang w:val="en-US"/>
        </w:rPr>
        <w:t xml:space="preserve">individual using data from the most recent </w:t>
      </w:r>
      <w:r w:rsidR="00B03E2C" w:rsidRPr="007F3923">
        <w:rPr>
          <w:lang w:val="en-US"/>
        </w:rPr>
        <w:t>s</w:t>
      </w:r>
      <w:r w:rsidRPr="007F3923">
        <w:rPr>
          <w:lang w:val="en-US"/>
        </w:rPr>
        <w:t xml:space="preserve">chizophrenia GWAS based on </w:t>
      </w:r>
      <w:r w:rsidRPr="007F3923">
        <w:rPr>
          <w:color w:val="000000"/>
          <w:shd w:val="clear" w:color="auto" w:fill="FFFFFF"/>
          <w:lang w:val="en-US"/>
        </w:rPr>
        <w:t>4</w:t>
      </w:r>
      <w:r w:rsidR="00A85F0A" w:rsidRPr="007F3923">
        <w:rPr>
          <w:color w:val="000000"/>
          <w:shd w:val="clear" w:color="auto" w:fill="FFFFFF"/>
          <w:lang w:val="en-US"/>
        </w:rPr>
        <w:t>0</w:t>
      </w:r>
      <w:r w:rsidR="00A01A57">
        <w:rPr>
          <w:color w:val="000000"/>
          <w:shd w:val="clear" w:color="auto" w:fill="FFFFFF"/>
          <w:lang w:val="en-US"/>
        </w:rPr>
        <w:t xml:space="preserve"> </w:t>
      </w:r>
      <w:r w:rsidR="00A85F0A" w:rsidRPr="007F3923">
        <w:rPr>
          <w:color w:val="000000"/>
          <w:shd w:val="clear" w:color="auto" w:fill="FFFFFF"/>
          <w:lang w:val="en-US"/>
        </w:rPr>
        <w:t>675 cases and 64</w:t>
      </w:r>
      <w:r w:rsidR="00A01A57">
        <w:rPr>
          <w:color w:val="000000"/>
          <w:shd w:val="clear" w:color="auto" w:fill="FFFFFF"/>
          <w:lang w:val="en-US"/>
        </w:rPr>
        <w:t xml:space="preserve"> </w:t>
      </w:r>
      <w:r w:rsidR="00A85F0A" w:rsidRPr="007F3923">
        <w:rPr>
          <w:color w:val="000000"/>
          <w:shd w:val="clear" w:color="auto" w:fill="FFFFFF"/>
          <w:lang w:val="en-US"/>
        </w:rPr>
        <w:t>643 controls</w:t>
      </w:r>
      <w:r w:rsidR="00252344">
        <w:rPr>
          <w:color w:val="000000"/>
          <w:shd w:val="clear" w:color="auto" w:fill="FFFFFF"/>
          <w:lang w:val="en-US"/>
        </w:rPr>
        <w:t xml:space="preserve"> </w:t>
      </w:r>
      <w:r w:rsidRPr="007F3923">
        <w:rPr>
          <w:color w:val="000000"/>
          <w:shd w:val="clear" w:color="auto" w:fill="FFFFFF"/>
          <w:lang w:val="en-US"/>
        </w:rPr>
        <w:fldChar w:fldCharType="begin">
          <w:fldData xml:space="preserve">PEVuZE5vdGU+PENpdGU+PEF1dGhvcj5QYXJkacOxYXM8L0F1dGhvcj48WWVhcj4yMDE4PC9ZZWFy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</w:fldData>
        </w:fldChar>
      </w:r>
      <w:r w:rsidR="00080007">
        <w:rPr>
          <w:color w:val="000000"/>
          <w:shd w:val="clear" w:color="auto" w:fill="FFFFFF"/>
          <w:lang w:val="en-US"/>
        </w:rPr>
        <w:instrText xml:space="preserve"> ADDIN EN.CITE </w:instrText>
      </w:r>
      <w:r w:rsidR="00080007">
        <w:rPr>
          <w:color w:val="000000"/>
          <w:shd w:val="clear" w:color="auto" w:fill="FFFFFF"/>
          <w:lang w:val="en-US"/>
        </w:rPr>
        <w:fldChar w:fldCharType="begin">
          <w:fldData xml:space="preserve">PEVuZE5vdGU+PENpdGU+PEF1dGhvcj5QYXJkacOxYXM8L0F1dGhvcj48WWVhcj4yMDE4PC9ZZWFy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</w:fldData>
        </w:fldChar>
      </w:r>
      <w:r w:rsidR="00080007">
        <w:rPr>
          <w:color w:val="000000"/>
          <w:shd w:val="clear" w:color="auto" w:fill="FFFFFF"/>
          <w:lang w:val="en-US"/>
        </w:rPr>
        <w:instrText xml:space="preserve"> ADDIN EN.CITE.DATA </w:instrText>
      </w:r>
      <w:r w:rsidR="00080007">
        <w:rPr>
          <w:color w:val="000000"/>
          <w:shd w:val="clear" w:color="auto" w:fill="FFFFFF"/>
          <w:lang w:val="en-US"/>
        </w:rPr>
      </w:r>
      <w:r w:rsidR="00080007">
        <w:rPr>
          <w:color w:val="000000"/>
          <w:shd w:val="clear" w:color="auto" w:fill="FFFFFF"/>
          <w:lang w:val="en-US"/>
        </w:rPr>
        <w:fldChar w:fldCharType="end"/>
      </w:r>
      <w:r w:rsidRPr="007F3923">
        <w:rPr>
          <w:color w:val="000000"/>
          <w:shd w:val="clear" w:color="auto" w:fill="FFFFFF"/>
          <w:lang w:val="en-US"/>
        </w:rPr>
      </w:r>
      <w:r w:rsidRPr="007F3923">
        <w:rPr>
          <w:color w:val="000000"/>
          <w:shd w:val="clear" w:color="auto" w:fill="FFFFFF"/>
          <w:lang w:val="en-US"/>
        </w:rPr>
        <w:fldChar w:fldCharType="separate"/>
      </w:r>
      <w:r w:rsidR="00080007">
        <w:rPr>
          <w:noProof/>
          <w:color w:val="000000"/>
          <w:shd w:val="clear" w:color="auto" w:fill="FFFFFF"/>
          <w:lang w:val="en-US"/>
        </w:rPr>
        <w:t>(Pardiñas et al., 2018)</w:t>
      </w:r>
      <w:r w:rsidRPr="007F3923">
        <w:rPr>
          <w:color w:val="000000"/>
          <w:shd w:val="clear" w:color="auto" w:fill="FFFFFF"/>
          <w:lang w:val="en-US"/>
        </w:rPr>
        <w:fldChar w:fldCharType="end"/>
      </w:r>
      <w:r w:rsidRPr="007F3923">
        <w:rPr>
          <w:color w:val="000000"/>
          <w:shd w:val="clear" w:color="auto" w:fill="FFFFFF"/>
          <w:lang w:val="en-US"/>
        </w:rPr>
        <w:t xml:space="preserve"> as a training set</w:t>
      </w:r>
      <w:r w:rsidRPr="007F3923">
        <w:rPr>
          <w:lang w:val="en-US"/>
        </w:rPr>
        <w:t xml:space="preserve">. </w:t>
      </w:r>
      <w:r w:rsidR="00B03E2C" w:rsidRPr="007F3923">
        <w:rPr>
          <w:lang w:val="en-US"/>
        </w:rPr>
        <w:t xml:space="preserve">Following quality control (see Supplementary </w:t>
      </w:r>
      <w:r w:rsidR="00522412">
        <w:rPr>
          <w:lang w:val="en-US"/>
        </w:rPr>
        <w:t>M</w:t>
      </w:r>
      <w:r w:rsidR="00522412" w:rsidRPr="007F3923">
        <w:rPr>
          <w:lang w:val="en-US"/>
        </w:rPr>
        <w:t>ethods</w:t>
      </w:r>
      <w:r w:rsidR="00B03E2C" w:rsidRPr="007F3923">
        <w:rPr>
          <w:lang w:val="en-US"/>
        </w:rPr>
        <w:t>), p</w:t>
      </w:r>
      <w:r w:rsidRPr="007F3923">
        <w:rPr>
          <w:lang w:val="en-US"/>
        </w:rPr>
        <w:t>olygenic scores were ca</w:t>
      </w:r>
      <w:r w:rsidR="00A85F0A" w:rsidRPr="007F3923">
        <w:rPr>
          <w:lang w:val="en-US"/>
        </w:rPr>
        <w:t>lculated using the PLINK (v1.9)</w:t>
      </w:r>
      <w:r w:rsidR="00252344">
        <w:rPr>
          <w:lang w:val="en-US"/>
        </w:rPr>
        <w:t xml:space="preserve"> </w:t>
      </w:r>
      <w:r w:rsidRPr="007F3923">
        <w:rPr>
          <w:lang w:val="en-US"/>
        </w:rPr>
        <w:fldChar w:fldCharType="begin">
          <w:fldData xml:space="preserve">PEVuZE5vdGU+PENpdGU+PEF1dGhvcj5DaGFuZzwvQXV0aG9yPjxZZWFyPjIwMTU8L1llYXI+PFJl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</w:fldData>
        </w:fldChar>
      </w:r>
      <w:r w:rsidR="00367855">
        <w:rPr>
          <w:lang w:val="en-US"/>
        </w:rPr>
        <w:instrText xml:space="preserve"> ADDIN EN.CITE </w:instrText>
      </w:r>
      <w:r w:rsidR="00367855">
        <w:rPr>
          <w:lang w:val="en-US"/>
        </w:rPr>
        <w:fldChar w:fldCharType="begin">
          <w:fldData xml:space="preserve">PEVuZE5vdGU+PENpdGU+PEF1dGhvcj5DaGFuZzwvQXV0aG9yPjxZZWFyPjIwMTU8L1llYXI+PFJl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</w:fldData>
        </w:fldChar>
      </w:r>
      <w:r w:rsidR="00367855">
        <w:rPr>
          <w:lang w:val="en-US"/>
        </w:rPr>
        <w:instrText xml:space="preserve"> ADDIN EN.CITE.DATA </w:instrText>
      </w:r>
      <w:r w:rsidR="00367855">
        <w:rPr>
          <w:lang w:val="en-US"/>
        </w:rPr>
      </w:r>
      <w:r w:rsidR="00367855">
        <w:rPr>
          <w:lang w:val="en-US"/>
        </w:rPr>
        <w:fldChar w:fldCharType="end"/>
      </w:r>
      <w:r w:rsidRPr="007F3923">
        <w:rPr>
          <w:lang w:val="en-US"/>
        </w:rPr>
      </w:r>
      <w:r w:rsidRPr="007F3923">
        <w:rPr>
          <w:lang w:val="en-US"/>
        </w:rPr>
        <w:fldChar w:fldCharType="separate"/>
      </w:r>
      <w:r w:rsidR="00BD07FE">
        <w:rPr>
          <w:noProof/>
          <w:lang w:val="en-US"/>
        </w:rPr>
        <w:t>(Chang et al., 2015; Purcell et al., 2007)</w:t>
      </w:r>
      <w:r w:rsidRPr="007F3923">
        <w:rPr>
          <w:lang w:val="en-US"/>
        </w:rPr>
        <w:fldChar w:fldCharType="end"/>
      </w:r>
      <w:r w:rsidRPr="007F3923">
        <w:rPr>
          <w:lang w:val="en-US"/>
        </w:rPr>
        <w:t xml:space="preserve"> ‘score’ command </w:t>
      </w:r>
      <w:r w:rsidR="00984039" w:rsidRPr="007F3923">
        <w:rPr>
          <w:lang w:val="en-US"/>
        </w:rPr>
        <w:t>following</w:t>
      </w:r>
      <w:r w:rsidRPr="007F3923">
        <w:rPr>
          <w:lang w:val="en-US"/>
        </w:rPr>
        <w:t xml:space="preserve"> the methodology described </w:t>
      </w:r>
      <w:r w:rsidR="00984039" w:rsidRPr="007F3923">
        <w:rPr>
          <w:lang w:val="en-US"/>
        </w:rPr>
        <w:t>previously</w:t>
      </w:r>
      <w:r w:rsidR="00252344">
        <w:rPr>
          <w:lang w:val="en-US"/>
        </w:rPr>
        <w:t xml:space="preserve"> </w:t>
      </w:r>
      <w:r w:rsidRPr="007F3923">
        <w:rPr>
          <w:lang w:val="en-US"/>
        </w:rPr>
        <w:fldChar w:fldCharType="begin">
          <w:fldData xml:space="preserve">PEVuZE5vdGU+PENpdGU+PEF1dGhvcj5QdXJjZWxsPC9BdXRob3I+PFllYXI+MjAwOTwvWWVhcj48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</w:fldData>
        </w:fldChar>
      </w:r>
      <w:r w:rsidR="00BD07FE">
        <w:rPr>
          <w:lang w:val="en-US"/>
        </w:rPr>
        <w:instrText xml:space="preserve"> ADDIN EN.CITE </w:instrText>
      </w:r>
      <w:r w:rsidR="00BD07FE">
        <w:rPr>
          <w:lang w:val="en-US"/>
        </w:rPr>
        <w:fldChar w:fldCharType="begin">
          <w:fldData xml:space="preserve">PEVuZE5vdGU+PENpdGU+PEF1dGhvcj5QdXJjZWxsPC9BdXRob3I+PFllYXI+MjAwOTwvWWVhcj48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</w:fldData>
        </w:fldChar>
      </w:r>
      <w:r w:rsidR="00BD07FE">
        <w:rPr>
          <w:lang w:val="en-US"/>
        </w:rPr>
        <w:instrText xml:space="preserve"> ADDIN EN.CITE.DATA </w:instrText>
      </w:r>
      <w:r w:rsidR="00BD07FE">
        <w:rPr>
          <w:lang w:val="en-US"/>
        </w:rPr>
      </w:r>
      <w:r w:rsidR="00BD07FE">
        <w:rPr>
          <w:lang w:val="en-US"/>
        </w:rPr>
        <w:fldChar w:fldCharType="end"/>
      </w:r>
      <w:r w:rsidRPr="007F3923">
        <w:rPr>
          <w:lang w:val="en-US"/>
        </w:rPr>
      </w:r>
      <w:r w:rsidRPr="007F3923">
        <w:rPr>
          <w:lang w:val="en-US"/>
        </w:rPr>
        <w:fldChar w:fldCharType="separate"/>
      </w:r>
      <w:r w:rsidR="00BD07FE">
        <w:rPr>
          <w:noProof/>
          <w:lang w:val="en-US"/>
        </w:rPr>
        <w:t>(Purcell et al., 2009)</w:t>
      </w:r>
      <w:r w:rsidRPr="007F3923">
        <w:rPr>
          <w:lang w:val="en-US"/>
        </w:rPr>
        <w:fldChar w:fldCharType="end"/>
      </w:r>
      <w:r w:rsidR="006C387D">
        <w:rPr>
          <w:lang w:val="en-US"/>
        </w:rPr>
        <w:t>.</w:t>
      </w:r>
      <w:r w:rsidR="00B03E2C" w:rsidRPr="007F3923">
        <w:rPr>
          <w:lang w:val="en-US"/>
        </w:rPr>
        <w:t xml:space="preserve"> </w:t>
      </w:r>
      <w:r w:rsidRPr="007F3923">
        <w:rPr>
          <w:lang w:val="en-US"/>
        </w:rPr>
        <w:t xml:space="preserve"> </w:t>
      </w:r>
    </w:p>
    <w:p w14:paraId="3B71A0C4" w14:textId="2DD0362F" w:rsidR="005831DC" w:rsidRPr="007F3923" w:rsidRDefault="00AA3EB9">
      <w:pPr>
        <w:rPr>
          <w:lang w:val="en-US"/>
        </w:rPr>
      </w:pPr>
      <w:r w:rsidRPr="007F3923">
        <w:rPr>
          <w:lang w:val="en-US"/>
        </w:rPr>
        <w:t>For the primary analysis, scores were constructed using a list of SNPs with a GWAS training set p-value threshold ≤ 0.05</w:t>
      </w:r>
      <w:r w:rsidR="00F1377A" w:rsidRPr="007F3923">
        <w:rPr>
          <w:lang w:val="en-US"/>
        </w:rPr>
        <w:t>,which</w:t>
      </w:r>
      <w:r w:rsidR="008D6290" w:rsidRPr="007F3923">
        <w:rPr>
          <w:lang w:val="en-US"/>
        </w:rPr>
        <w:t xml:space="preserve"> optimally capture</w:t>
      </w:r>
      <w:r w:rsidR="00F1377A" w:rsidRPr="007F3923">
        <w:rPr>
          <w:lang w:val="en-US"/>
        </w:rPr>
        <w:t>s</w:t>
      </w:r>
      <w:r w:rsidR="008D6290" w:rsidRPr="007F3923">
        <w:rPr>
          <w:lang w:val="en-US"/>
        </w:rPr>
        <w:t xml:space="preserve"> phenotypic variance in schizophrenia</w:t>
      </w:r>
      <w:r w:rsidR="00252344">
        <w:rPr>
          <w:lang w:val="en-US"/>
        </w:rPr>
        <w:t xml:space="preserve"> </w:t>
      </w:r>
      <w:r w:rsidR="008D6290" w:rsidRPr="007F3923">
        <w:rPr>
          <w:lang w:val="en-US"/>
        </w:rPr>
        <w:fldChar w:fldCharType="begin"/>
      </w:r>
      <w:r w:rsidR="00FE77D2">
        <w:rPr>
          <w:lang w:val="en-US"/>
        </w:rPr>
        <w:instrText xml:space="preserve"> ADDIN EN.CITE &lt;EndNote&gt;&lt;Cite&gt;&lt;Author&gt;Schizophrenia Working Group of the Psychiatric Genomics Consortium&lt;/Author&gt;&lt;Year&gt;2014&lt;/Year&gt;&lt;RecNum&gt;6&lt;/RecNum&gt;&lt;DisplayText&gt;(Schizophrenia Working Group of the Psychiatric Genomics Consortium, 2014)&lt;/DisplayText&gt;&lt;record&gt;&lt;rec-number&gt;6&lt;/rec-number&gt;&lt;foreign-keys&gt;&lt;key app="EN" db-id="2srdzfw2mdavxlevpzo5xvv1sr9aaaevft2p" timestamp="1498148701"&gt;6&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short-title&gt;Biological insights from 108 schizophrenia-associated genetic loci&lt;/short-title&gt;&lt;/titles&gt;&lt;periodical&gt;&lt;full-title&gt;Nature&lt;/full-title&gt;&lt;/periodical&gt;&lt;pages&gt;421-7&lt;/pages&gt;&lt;volume&gt;511&lt;/volume&gt;&lt;keywords&gt;&lt;keyword&gt;Alleles&lt;/keyword&gt;&lt;keyword&gt;Brain&lt;/keyword&gt;&lt;keyword&gt;Enhancer Elements, Genetic&lt;/keyword&gt;&lt;keyword&gt;Genetic Loci&lt;/keyword&gt;&lt;keyword&gt;Genetic Predisposition to Disease&lt;/keyword&gt;&lt;keyword&gt;Genome-Wide Association Study&lt;/keyword&gt;&lt;keyword&gt;Glutamic Acid&lt;/keyword&gt;&lt;keyword&gt;Humans&lt;/keyword&gt;&lt;keyword&gt;Immunity&lt;/keyword&gt;&lt;keyword&gt;Multifactorial Inheritance&lt;/keyword&gt;&lt;keyword&gt;Mutation&lt;/keyword&gt;&lt;keyword&gt;Odds Ratio&lt;/keyword&gt;&lt;keyword&gt;Polymorphism, Single Nucleotide&lt;/keyword&gt;&lt;keyword&gt;Schizophrenia&lt;/keyword&gt;&lt;keyword&gt;Synaptic Transmission&lt;/keyword&gt;&lt;/keywords&gt;&lt;dates&gt;&lt;year&gt;2014&lt;/year&gt;&lt;pub-dates&gt;&lt;date&gt;Jul&lt;/date&gt;&lt;/pub-dates&gt;&lt;/dates&gt;&lt;isbn&gt;1476-4687&lt;/isbn&gt;&lt;accession-num&gt;25056061&lt;/accession-num&gt;&lt;urls&gt;&lt;related-urls&gt;&lt;url&gt;http://www.ncbi.nlm.nih.gov/pubmed/25056061&lt;/url&gt;&lt;url&gt;http://www.nature.com/nature/journal/v511/n7510/pdf/nature13595.pdf&lt;/url&gt;&lt;/related-urls&gt;&lt;/urls&gt;&lt;electronic-resource-num&gt;10.1038/nature13595&lt;/electronic-resource-num&gt;&lt;language&gt;eng&lt;/language&gt;&lt;/record&gt;&lt;/Cite&gt;&lt;/EndNote&gt;</w:instrText>
      </w:r>
      <w:r w:rsidR="008D6290" w:rsidRPr="007F3923">
        <w:rPr>
          <w:lang w:val="en-US"/>
        </w:rPr>
        <w:fldChar w:fldCharType="separate"/>
      </w:r>
      <w:r w:rsidR="00FE77D2">
        <w:rPr>
          <w:noProof/>
          <w:lang w:val="en-US"/>
        </w:rPr>
        <w:t>(Schizophrenia Working Group of the Psychiatric Genomics Consortium, 2014)</w:t>
      </w:r>
      <w:r w:rsidR="008D6290" w:rsidRPr="007F3923">
        <w:rPr>
          <w:lang w:val="en-US"/>
        </w:rPr>
        <w:fldChar w:fldCharType="end"/>
      </w:r>
      <w:r w:rsidR="006C387D">
        <w:rPr>
          <w:lang w:val="en-US"/>
        </w:rPr>
        <w:t>.</w:t>
      </w:r>
      <w:r w:rsidRPr="007F3923">
        <w:rPr>
          <w:lang w:val="en-US"/>
        </w:rPr>
        <w:t xml:space="preserve"> Scores were weighted by the logarithm of the odds ratio (OR) for schizophrenia reported by the training </w:t>
      </w:r>
      <w:r w:rsidR="002830A1" w:rsidRPr="007F3923">
        <w:rPr>
          <w:lang w:val="en-US"/>
        </w:rPr>
        <w:t>set</w:t>
      </w:r>
      <w:r w:rsidRPr="007F3923">
        <w:rPr>
          <w:lang w:val="en-US"/>
        </w:rPr>
        <w:t>.</w:t>
      </w:r>
    </w:p>
    <w:p w14:paraId="1131511A" w14:textId="75F6D072" w:rsidR="005831DC" w:rsidRDefault="00AA3EB9">
      <w:pPr>
        <w:rPr>
          <w:lang w:val="en-US"/>
        </w:rPr>
      </w:pPr>
      <w:r w:rsidRPr="007F3923">
        <w:rPr>
          <w:lang w:val="en-US"/>
        </w:rPr>
        <w:t>For sensitivity analyses, additional polygenic scores were created based on different GWAS training set p-value thresholds (</w:t>
      </w:r>
      <w:r w:rsidRPr="007F3923">
        <w:rPr>
          <w:i/>
          <w:lang w:val="en-US"/>
        </w:rPr>
        <w:t>P</w:t>
      </w:r>
      <w:r w:rsidRPr="007F3923">
        <w:rPr>
          <w:lang w:val="en-US"/>
        </w:rPr>
        <w:t xml:space="preserve"> ≤ 0.5, 1e</w:t>
      </w:r>
      <w:r w:rsidRPr="007F3923">
        <w:rPr>
          <w:vertAlign w:val="superscript"/>
          <w:lang w:val="en-US"/>
        </w:rPr>
        <w:t>-5</w:t>
      </w:r>
      <w:r w:rsidRPr="007F3923">
        <w:rPr>
          <w:lang w:val="en-US"/>
        </w:rPr>
        <w:t xml:space="preserve"> and 5e</w:t>
      </w:r>
      <w:r w:rsidRPr="007F3923">
        <w:rPr>
          <w:vertAlign w:val="superscript"/>
          <w:lang w:val="en-US"/>
        </w:rPr>
        <w:t>-8</w:t>
      </w:r>
      <w:r w:rsidRPr="007F3923">
        <w:rPr>
          <w:lang w:val="en-US"/>
        </w:rPr>
        <w:t xml:space="preserve"> [genome-wide significant])</w:t>
      </w:r>
      <w:r w:rsidR="00ED4AA2" w:rsidRPr="007F3923">
        <w:rPr>
          <w:lang w:val="en-US"/>
        </w:rPr>
        <w:t xml:space="preserve"> and after </w:t>
      </w:r>
      <w:r w:rsidRPr="007F3923">
        <w:rPr>
          <w:lang w:val="en-US"/>
        </w:rPr>
        <w:t xml:space="preserve">excluding the </w:t>
      </w:r>
      <w:r w:rsidRPr="007F3923">
        <w:rPr>
          <w:i/>
          <w:lang w:val="en-US"/>
        </w:rPr>
        <w:t>CHRNA5-A3-B4</w:t>
      </w:r>
      <w:r w:rsidRPr="007F3923">
        <w:rPr>
          <w:lang w:val="en-US"/>
        </w:rPr>
        <w:t xml:space="preserve"> nicotinic receptor gene cluster (chromosome 15: 78- 79.5Mb), a loci </w:t>
      </w:r>
      <w:r w:rsidR="00ED4AA2" w:rsidRPr="007F3923">
        <w:rPr>
          <w:lang w:val="en-US"/>
        </w:rPr>
        <w:t xml:space="preserve">which is strongly associated with smoking cigarette quantity and </w:t>
      </w:r>
      <w:r w:rsidR="00ED4AA2" w:rsidRPr="007F3923">
        <w:rPr>
          <w:color w:val="000000"/>
          <w:shd w:val="clear" w:color="auto" w:fill="FFFFFF"/>
          <w:lang w:val="en-US"/>
        </w:rPr>
        <w:t>nicotine dependence</w:t>
      </w:r>
      <w:r w:rsidR="00252344">
        <w:rPr>
          <w:color w:val="000000"/>
          <w:shd w:val="clear" w:color="auto" w:fill="FFFFFF"/>
          <w:lang w:val="en-US"/>
        </w:rPr>
        <w:t xml:space="preserve"> </w:t>
      </w:r>
      <w:r w:rsidR="00ED4AA2" w:rsidRPr="007F3923">
        <w:rPr>
          <w:color w:val="000000"/>
          <w:shd w:val="clear" w:color="auto" w:fill="FFFFFF"/>
          <w:lang w:val="en-US"/>
        </w:rPr>
        <w:fldChar w:fldCharType="begin">
          <w:fldData xml:space="preserve">PEVuZE5vdGU+PENpdGU+PEF1dGhvcj5Ub2JhY2NvIEdlbmV0aWNzIENvbnNvcnRpdW08L0F1dGhv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</w:fldData>
        </w:fldChar>
      </w:r>
      <w:r w:rsidR="00080007">
        <w:rPr>
          <w:color w:val="000000"/>
          <w:shd w:val="clear" w:color="auto" w:fill="FFFFFF"/>
          <w:lang w:val="en-US"/>
        </w:rPr>
        <w:instrText xml:space="preserve"> ADDIN EN.CITE </w:instrText>
      </w:r>
      <w:r w:rsidR="00080007">
        <w:rPr>
          <w:color w:val="000000"/>
          <w:shd w:val="clear" w:color="auto" w:fill="FFFFFF"/>
          <w:lang w:val="en-US"/>
        </w:rPr>
        <w:fldChar w:fldCharType="begin">
          <w:fldData xml:space="preserve">PEVuZE5vdGU+PENpdGU+PEF1dGhvcj5Ub2JhY2NvIEdlbmV0aWNzIENvbnNvcnRpdW08L0F1dGhv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</w:fldData>
        </w:fldChar>
      </w:r>
      <w:r w:rsidR="00080007">
        <w:rPr>
          <w:color w:val="000000"/>
          <w:shd w:val="clear" w:color="auto" w:fill="FFFFFF"/>
          <w:lang w:val="en-US"/>
        </w:rPr>
        <w:instrText xml:space="preserve"> ADDIN EN.CITE.DATA </w:instrText>
      </w:r>
      <w:r w:rsidR="00080007">
        <w:rPr>
          <w:color w:val="000000"/>
          <w:shd w:val="clear" w:color="auto" w:fill="FFFFFF"/>
          <w:lang w:val="en-US"/>
        </w:rPr>
      </w:r>
      <w:r w:rsidR="00080007">
        <w:rPr>
          <w:color w:val="000000"/>
          <w:shd w:val="clear" w:color="auto" w:fill="FFFFFF"/>
          <w:lang w:val="en-US"/>
        </w:rPr>
        <w:fldChar w:fldCharType="end"/>
      </w:r>
      <w:r w:rsidR="00ED4AA2" w:rsidRPr="007F3923">
        <w:rPr>
          <w:color w:val="000000"/>
          <w:shd w:val="clear" w:color="auto" w:fill="FFFFFF"/>
          <w:lang w:val="en-US"/>
        </w:rPr>
      </w:r>
      <w:r w:rsidR="00ED4AA2" w:rsidRPr="007F3923">
        <w:rPr>
          <w:color w:val="000000"/>
          <w:shd w:val="clear" w:color="auto" w:fill="FFFFFF"/>
          <w:lang w:val="en-US"/>
        </w:rPr>
        <w:fldChar w:fldCharType="separate"/>
      </w:r>
      <w:r w:rsidR="00080007">
        <w:rPr>
          <w:noProof/>
          <w:color w:val="000000"/>
          <w:shd w:val="clear" w:color="auto" w:fill="FFFFFF"/>
          <w:lang w:val="en-US"/>
        </w:rPr>
        <w:t>(Saccone et al., 2009; Tobacco Genetics Consortium, 2010)</w:t>
      </w:r>
      <w:r w:rsidR="00ED4AA2" w:rsidRPr="007F3923">
        <w:rPr>
          <w:color w:val="000000"/>
          <w:shd w:val="clear" w:color="auto" w:fill="FFFFFF"/>
          <w:lang w:val="en-US"/>
        </w:rPr>
        <w:fldChar w:fldCharType="end"/>
      </w:r>
      <w:r w:rsidR="00ED4AA2" w:rsidRPr="007F3923">
        <w:rPr>
          <w:color w:val="000000"/>
          <w:shd w:val="clear" w:color="auto" w:fill="FFFFFF"/>
          <w:lang w:val="en-US"/>
        </w:rPr>
        <w:t xml:space="preserve"> and also</w:t>
      </w:r>
      <w:r w:rsidRPr="007F3923">
        <w:rPr>
          <w:lang w:val="en-US"/>
        </w:rPr>
        <w:t xml:space="preserve"> genome-wide significantl</w:t>
      </w:r>
      <w:r w:rsidR="00A85F0A" w:rsidRPr="007F3923">
        <w:rPr>
          <w:lang w:val="en-US"/>
        </w:rPr>
        <w:t>y associated with schizophrenia</w:t>
      </w:r>
      <w:r w:rsidR="00252344">
        <w:rPr>
          <w:lang w:val="en-US"/>
        </w:rPr>
        <w:t xml:space="preserve"> </w:t>
      </w:r>
      <w:r w:rsidRPr="007F3923">
        <w:rPr>
          <w:lang w:val="en-US"/>
        </w:rPr>
        <w:fldChar w:fldCharType="begin">
          <w:fldData xml:space="preserve">PEVuZE5vdGU+PENpdGU+PEF1dGhvcj5TY2hpem9waHJlbmlhIFdvcmtpbmcgR3JvdXAgb2YgdGhl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</w:fldData>
        </w:fldChar>
      </w:r>
      <w:r w:rsidR="00080007">
        <w:rPr>
          <w:lang w:val="en-US"/>
        </w:rPr>
        <w:instrText xml:space="preserve"> ADDIN EN.CITE </w:instrText>
      </w:r>
      <w:r w:rsidR="00080007">
        <w:rPr>
          <w:lang w:val="en-US"/>
        </w:rPr>
        <w:fldChar w:fldCharType="begin">
          <w:fldData xml:space="preserve">PEVuZE5vdGU+PENpdGU+PEF1dGhvcj5TY2hpem9waHJlbmlhIFdvcmtpbmcgR3JvdXAgb2YgdGhl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Pardiñas et al., 2018; Schizophrenia Working Group of the Psychiatric Genomics Consortium, 2014)</w:t>
      </w:r>
      <w:r w:rsidRPr="007F3923">
        <w:rPr>
          <w:lang w:val="en-US"/>
        </w:rPr>
        <w:fldChar w:fldCharType="end"/>
      </w:r>
      <w:r w:rsidR="006C387D">
        <w:rPr>
          <w:lang w:val="en-US"/>
        </w:rPr>
        <w:t>.</w:t>
      </w:r>
      <w:r w:rsidRPr="007F3923">
        <w:rPr>
          <w:lang w:val="en-US"/>
        </w:rPr>
        <w:t xml:space="preserve"> </w:t>
      </w:r>
      <w:r w:rsidR="00ED4AA2" w:rsidRPr="007F3923">
        <w:rPr>
          <w:lang w:val="en-US"/>
        </w:rPr>
        <w:t>Weighted p</w:t>
      </w:r>
      <w:r w:rsidRPr="007F3923">
        <w:rPr>
          <w:lang w:val="en-US"/>
        </w:rPr>
        <w:t xml:space="preserve">olygenic scores were also constructed for cigarette smoking initiation and cannabis use initiation using results from the </w:t>
      </w:r>
      <w:r w:rsidR="00921EB8" w:rsidRPr="00921EB8">
        <w:rPr>
          <w:lang w:val="en-US"/>
        </w:rPr>
        <w:t>GWAS and Sequencing Consortium of Alcohol and Nicotine use</w:t>
      </w:r>
      <w:r w:rsidR="00925EAF">
        <w:rPr>
          <w:lang w:val="en-US"/>
        </w:rPr>
        <w:t xml:space="preserve"> (GSCAN)</w:t>
      </w:r>
      <w:r w:rsidR="00921EB8">
        <w:rPr>
          <w:lang w:val="en-US"/>
        </w:rPr>
        <w:t xml:space="preserve"> </w:t>
      </w:r>
      <w:r w:rsidR="004522B1">
        <w:rPr>
          <w:lang w:val="en-US"/>
        </w:rPr>
        <w:t>t</w:t>
      </w:r>
      <w:r w:rsidR="004522B1" w:rsidRPr="004522B1">
        <w:rPr>
          <w:lang w:val="en-US"/>
        </w:rPr>
        <w:t>obacco and alcohol use</w:t>
      </w:r>
      <w:r w:rsidR="00A455C2">
        <w:rPr>
          <w:lang w:val="en-US"/>
        </w:rPr>
        <w:t xml:space="preserve"> </w:t>
      </w:r>
      <w:r w:rsidRPr="007F3923">
        <w:rPr>
          <w:lang w:val="en-US"/>
        </w:rPr>
        <w:t>GWAS</w:t>
      </w:r>
      <w:r w:rsidR="00852118" w:rsidRPr="007F3923">
        <w:rPr>
          <w:lang w:val="en-US"/>
        </w:rPr>
        <w:t xml:space="preserve"> (n = </w:t>
      </w:r>
      <w:r w:rsidR="0072279E" w:rsidRPr="0072279E">
        <w:rPr>
          <w:lang w:val="en-US"/>
        </w:rPr>
        <w:t>1</w:t>
      </w:r>
      <w:r w:rsidR="0072279E">
        <w:rPr>
          <w:lang w:val="en-US"/>
        </w:rPr>
        <w:t xml:space="preserve"> </w:t>
      </w:r>
      <w:r w:rsidR="0072279E" w:rsidRPr="0072279E">
        <w:rPr>
          <w:lang w:val="en-US"/>
        </w:rPr>
        <w:t>232</w:t>
      </w:r>
      <w:r w:rsidR="0072279E">
        <w:rPr>
          <w:lang w:val="en-US"/>
        </w:rPr>
        <w:t xml:space="preserve"> </w:t>
      </w:r>
      <w:r w:rsidR="0072279E" w:rsidRPr="0072279E">
        <w:rPr>
          <w:lang w:val="en-US"/>
        </w:rPr>
        <w:t>091</w:t>
      </w:r>
      <w:r w:rsidR="00852118" w:rsidRPr="007F3923">
        <w:rPr>
          <w:lang w:val="en-US"/>
        </w:rPr>
        <w:t>)</w:t>
      </w:r>
      <w:r w:rsidR="00252344">
        <w:rPr>
          <w:lang w:val="en-US"/>
        </w:rPr>
        <w:t xml:space="preserve"> </w:t>
      </w:r>
      <w:r w:rsidRPr="007F3923">
        <w:rPr>
          <w:lang w:val="en-US"/>
        </w:rPr>
        <w:fldChar w:fldCharType="begin">
          <w:fldData xml:space="preserve">PEVuZE5vdGU+PENpdGU+PEF1dGhvcj5MaXU8L0F1dGhvcj48WWVhcj4yMDE5PC9ZZWFyPjxSZWNO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8c3R5bGUgZmFj
ZT0idW5kZXJsaW5lIiBmb250PSJkZWZhdWx0IiBzaXplPSIxMDAlIj4mbHQ7R28gdG8gSVNJJmd0
OzovL1dPUzowMDA0NTczMTQzMDAwMTA8L3N0eWxlPjwvdXJsPjwvcmVsYXRlZC11cmxzPjwvdXJs
cz48ZWxlY3Ryb25pYy1yZXNvdXJjZS1udW0+MTAuMTAzOC9zNDE1ODgtMDE4LTAzMDctNTwvZWxl
Y3Ryb25pYy1yZXNvdXJjZS1udW0+PGxhbmd1YWdlPkVuZ2xpc2g8L2xhbmd1YWdlPjwvcmVjb3Jk
PjwvQ2l0ZT48L0VuZE5vdGU+
</w:fldData>
        </w:fldChar>
      </w:r>
      <w:r w:rsidR="00080007">
        <w:rPr>
          <w:lang w:val="en-US"/>
        </w:rPr>
        <w:instrText xml:space="preserve"> ADDIN EN.CITE </w:instrText>
      </w:r>
      <w:r w:rsidR="00080007">
        <w:rPr>
          <w:lang w:val="en-US"/>
        </w:rPr>
        <w:fldChar w:fldCharType="begin">
          <w:fldData xml:space="preserve">PEVuZE5vdGU+PENpdGU+PEF1dGhvcj5MaXU8L0F1dGhvcj48WWVhcj4yMDE5PC9ZZWFyPjxSZWNO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Liu et al., 2019)</w:t>
      </w:r>
      <w:r w:rsidRPr="007F3923">
        <w:rPr>
          <w:lang w:val="en-US"/>
        </w:rPr>
        <w:fldChar w:fldCharType="end"/>
      </w:r>
      <w:r w:rsidRPr="007F3923">
        <w:rPr>
          <w:lang w:val="en-US"/>
        </w:rPr>
        <w:t xml:space="preserve"> and from a cannabis use GWAS meta-analysis using data from the International Cannabis Consortium (ICC) and UK Biobank</w:t>
      </w:r>
      <w:r w:rsidR="00852118" w:rsidRPr="007F3923">
        <w:rPr>
          <w:lang w:val="en-US"/>
        </w:rPr>
        <w:t xml:space="preserve"> (n = 184</w:t>
      </w:r>
      <w:r w:rsidR="00A01A57">
        <w:rPr>
          <w:lang w:val="en-US"/>
        </w:rPr>
        <w:t xml:space="preserve"> </w:t>
      </w:r>
      <w:r w:rsidR="00852118" w:rsidRPr="007F3923">
        <w:rPr>
          <w:lang w:val="en-US"/>
        </w:rPr>
        <w:t>765)</w:t>
      </w:r>
      <w:r w:rsidR="00252344">
        <w:rPr>
          <w:lang w:val="en-US"/>
        </w:rPr>
        <w:t xml:space="preserve"> </w:t>
      </w:r>
      <w:r w:rsidRPr="007F3923">
        <w:rPr>
          <w:lang w:val="en-US"/>
        </w:rPr>
        <w:fldChar w:fldCharType="begin">
          <w:fldData xml:space="preserve">PEVuZE5vdGU+PENpdGU+PEF1dGhvcj5QYXNtYW48L0F1dGhvcj48WWVhcj4yMDE4PC9ZZWFyPjxS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</w:fldData>
        </w:fldChar>
      </w:r>
      <w:r w:rsidR="00080007">
        <w:rPr>
          <w:lang w:val="en-US"/>
        </w:rPr>
        <w:instrText xml:space="preserve"> ADDIN EN.CITE </w:instrText>
      </w:r>
      <w:r w:rsidR="00080007">
        <w:rPr>
          <w:lang w:val="en-US"/>
        </w:rPr>
        <w:fldChar w:fldCharType="begin">
          <w:fldData xml:space="preserve">PEVuZE5vdGU+PENpdGU+PEF1dGhvcj5QYXNtYW48L0F1dGhvcj48WWVhcj4yMDE4PC9ZZWFyPjxS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Pasman et al., 2018)</w:t>
      </w:r>
      <w:r w:rsidRPr="007F3923">
        <w:rPr>
          <w:lang w:val="en-US"/>
        </w:rPr>
        <w:fldChar w:fldCharType="end"/>
      </w:r>
      <w:r w:rsidR="009C564D">
        <w:rPr>
          <w:lang w:val="en-US"/>
        </w:rPr>
        <w:t>,</w:t>
      </w:r>
      <w:r w:rsidRPr="007F3923">
        <w:rPr>
          <w:lang w:val="en-US"/>
        </w:rPr>
        <w:t xml:space="preserve"> respectively, using SNPs meeting</w:t>
      </w:r>
      <w:r w:rsidR="009624CA" w:rsidRPr="007F3923">
        <w:rPr>
          <w:lang w:val="en-US"/>
        </w:rPr>
        <w:t xml:space="preserve"> a</w:t>
      </w:r>
      <w:r w:rsidRPr="007F3923">
        <w:rPr>
          <w:lang w:val="en-US"/>
        </w:rPr>
        <w:t xml:space="preserve"> p-value threshold ≤ 0.5 in the training</w:t>
      </w:r>
      <w:r w:rsidR="0022315F" w:rsidRPr="007F3923">
        <w:rPr>
          <w:lang w:val="en-US"/>
        </w:rPr>
        <w:t xml:space="preserve"> set</w:t>
      </w:r>
      <w:r w:rsidRPr="007F3923">
        <w:rPr>
          <w:lang w:val="en-US"/>
        </w:rPr>
        <w:t xml:space="preserve"> GWAS. As ALSPAC wa</w:t>
      </w:r>
      <w:r w:rsidR="00A85F0A" w:rsidRPr="007F3923">
        <w:rPr>
          <w:lang w:val="en-US"/>
        </w:rPr>
        <w:t>s a part of the</w:t>
      </w:r>
      <w:r w:rsidR="006F76A3">
        <w:rPr>
          <w:lang w:val="en-US"/>
        </w:rPr>
        <w:t xml:space="preserve"> GSCAN and</w:t>
      </w:r>
      <w:r w:rsidR="00A85F0A" w:rsidRPr="007F3923">
        <w:rPr>
          <w:lang w:val="en-US"/>
        </w:rPr>
        <w:t xml:space="preserve"> ICC GWAS sample</w:t>
      </w:r>
      <w:r w:rsidR="006F76A3">
        <w:rPr>
          <w:lang w:val="en-US"/>
        </w:rPr>
        <w:t>s</w:t>
      </w:r>
      <w:r w:rsidR="00252344">
        <w:rPr>
          <w:lang w:val="en-US"/>
        </w:rPr>
        <w:t xml:space="preserve"> </w:t>
      </w:r>
      <w:r w:rsidRPr="007F3923">
        <w:rPr>
          <w:lang w:val="en-US"/>
        </w:rPr>
        <w:fldChar w:fldCharType="begin">
          <w:fldData xml:space="preserve">PEVuZE5vdGU+PENpdGU+PEF1dGhvcj5TdHJpbmdlcjwvQXV0aG9yPjxZZWFyPjIwMTY8L1llYXI+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</w:fldData>
        </w:fldChar>
      </w:r>
      <w:r w:rsidR="00820F19">
        <w:rPr>
          <w:lang w:val="en-US"/>
        </w:rPr>
        <w:instrText xml:space="preserve"> ADDIN EN.CITE </w:instrText>
      </w:r>
      <w:r w:rsidR="00820F19">
        <w:rPr>
          <w:lang w:val="en-US"/>
        </w:rPr>
        <w:fldChar w:fldCharType="begin">
          <w:fldData xml:space="preserve">PEVuZE5vdGU+PENpdGU+PEF1dGhvcj5TdHJpbmdlcjwvQXV0aG9yPjxZZWFyPjIwMTY8L1llYXI+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</w:fldData>
        </w:fldChar>
      </w:r>
      <w:r w:rsidR="00820F19">
        <w:rPr>
          <w:lang w:val="en-US"/>
        </w:rPr>
        <w:instrText xml:space="preserve"> ADDIN EN.CITE.DATA </w:instrText>
      </w:r>
      <w:r w:rsidR="00820F19">
        <w:rPr>
          <w:lang w:val="en-US"/>
        </w:rPr>
      </w:r>
      <w:r w:rsidR="00820F19">
        <w:rPr>
          <w:lang w:val="en-US"/>
        </w:rPr>
        <w:fldChar w:fldCharType="end"/>
      </w:r>
      <w:r w:rsidRPr="007F3923">
        <w:rPr>
          <w:lang w:val="en-US"/>
        </w:rPr>
      </w:r>
      <w:r w:rsidRPr="007F3923">
        <w:rPr>
          <w:lang w:val="en-US"/>
        </w:rPr>
        <w:fldChar w:fldCharType="separate"/>
      </w:r>
      <w:r w:rsidR="00080007">
        <w:rPr>
          <w:noProof/>
          <w:lang w:val="en-US"/>
        </w:rPr>
        <w:t>(Liu et al., 2019; Stringer et al., 2016)</w:t>
      </w:r>
      <w:r w:rsidRPr="007F3923">
        <w:rPr>
          <w:lang w:val="en-US"/>
        </w:rPr>
        <w:fldChar w:fldCharType="end"/>
      </w:r>
      <w:r w:rsidR="009C564D">
        <w:rPr>
          <w:lang w:val="en-US"/>
        </w:rPr>
        <w:t>,</w:t>
      </w:r>
      <w:r w:rsidR="00A85F0A" w:rsidRPr="007F3923">
        <w:rPr>
          <w:lang w:val="en-US"/>
        </w:rPr>
        <w:t xml:space="preserve"> </w:t>
      </w:r>
      <w:r w:rsidRPr="007F3923">
        <w:rPr>
          <w:lang w:val="en-US"/>
        </w:rPr>
        <w:t>the</w:t>
      </w:r>
      <w:r w:rsidR="00DD2C88" w:rsidRPr="007F3923">
        <w:rPr>
          <w:lang w:val="en-US"/>
        </w:rPr>
        <w:t xml:space="preserve"> SNPs and</w:t>
      </w:r>
      <w:r w:rsidRPr="007F3923">
        <w:rPr>
          <w:lang w:val="en-US"/>
        </w:rPr>
        <w:t xml:space="preserve"> log ORs used to </w:t>
      </w:r>
      <w:r w:rsidR="00DD2C88" w:rsidRPr="007F3923">
        <w:rPr>
          <w:lang w:val="en-US"/>
        </w:rPr>
        <w:t xml:space="preserve">generate and </w:t>
      </w:r>
      <w:r w:rsidRPr="007F3923">
        <w:rPr>
          <w:lang w:val="en-US"/>
        </w:rPr>
        <w:t>weight the polygenic score</w:t>
      </w:r>
      <w:r w:rsidR="00CF5710">
        <w:rPr>
          <w:lang w:val="en-US"/>
        </w:rPr>
        <w:t>s</w:t>
      </w:r>
      <w:r w:rsidRPr="007F3923">
        <w:rPr>
          <w:lang w:val="en-US"/>
        </w:rPr>
        <w:t xml:space="preserve"> were </w:t>
      </w:r>
      <w:r w:rsidR="009624CA" w:rsidRPr="007F3923">
        <w:rPr>
          <w:lang w:val="en-US"/>
        </w:rPr>
        <w:t>from</w:t>
      </w:r>
      <w:r w:rsidRPr="007F3923">
        <w:rPr>
          <w:lang w:val="en-US"/>
        </w:rPr>
        <w:t xml:space="preserve"> results </w:t>
      </w:r>
      <w:r w:rsidR="00ED4AA2" w:rsidRPr="007F3923">
        <w:rPr>
          <w:lang w:val="en-US"/>
        </w:rPr>
        <w:t>after</w:t>
      </w:r>
      <w:r w:rsidRPr="007F3923">
        <w:rPr>
          <w:lang w:val="en-US"/>
        </w:rPr>
        <w:t xml:space="preserve"> removal of ALSPAC </w:t>
      </w:r>
      <w:r w:rsidR="009875FC">
        <w:rPr>
          <w:lang w:val="en-US"/>
        </w:rPr>
        <w:t>and</w:t>
      </w:r>
      <w:r w:rsidR="003E7A0E">
        <w:rPr>
          <w:lang w:val="en-US"/>
        </w:rPr>
        <w:t>, due to data permissions,</w:t>
      </w:r>
      <w:r w:rsidR="009875FC">
        <w:rPr>
          <w:lang w:val="en-US"/>
        </w:rPr>
        <w:t xml:space="preserve"> </w:t>
      </w:r>
      <w:r w:rsidR="003E7A0E">
        <w:rPr>
          <w:lang w:val="en-US"/>
        </w:rPr>
        <w:t>23andMe</w:t>
      </w:r>
      <w:r w:rsidR="007D2E4A">
        <w:rPr>
          <w:lang w:val="en-US"/>
        </w:rPr>
        <w:t xml:space="preserve"> from the </w:t>
      </w:r>
      <w:r w:rsidR="007D2E4A" w:rsidRPr="007F3923">
        <w:rPr>
          <w:lang w:val="en-US"/>
        </w:rPr>
        <w:t>GWAS meta-analys</w:t>
      </w:r>
      <w:r w:rsidR="004B79DB">
        <w:rPr>
          <w:lang w:val="en-US"/>
        </w:rPr>
        <w:t>e</w:t>
      </w:r>
      <w:r w:rsidR="007D2E4A">
        <w:rPr>
          <w:lang w:val="en-US"/>
        </w:rPr>
        <w:t>s</w:t>
      </w:r>
      <w:r w:rsidR="00344697" w:rsidRPr="007F3923">
        <w:rPr>
          <w:lang w:val="en-US"/>
        </w:rPr>
        <w:t>.</w:t>
      </w:r>
    </w:p>
    <w:p w14:paraId="643D0253" w14:textId="77777777" w:rsidR="009F3D87" w:rsidRPr="009F3D87" w:rsidRDefault="009F3D87" w:rsidP="009F3D87">
      <w:pPr>
        <w:pStyle w:val="Heading3"/>
      </w:pPr>
      <w:r w:rsidRPr="009F3D87">
        <w:t>Repeated measures of cigarette and/or cannabis use</w:t>
      </w:r>
    </w:p>
    <w:p w14:paraId="6A4C045D" w14:textId="0F80218C" w:rsidR="003B0A64" w:rsidRDefault="00C07006" w:rsidP="009F3D87">
      <w:pPr>
        <w:rPr>
          <w:lang w:val="en-US"/>
        </w:rPr>
      </w:pPr>
      <w:r w:rsidRPr="00C07006">
        <w:rPr>
          <w:lang w:val="en-US"/>
        </w:rPr>
        <w:t>Repeated measures of cigarette and/or cannabis use</w:t>
      </w:r>
      <w:r>
        <w:rPr>
          <w:lang w:val="en-US"/>
        </w:rPr>
        <w:t xml:space="preserve"> </w:t>
      </w:r>
      <w:r w:rsidR="00177913">
        <w:rPr>
          <w:lang w:val="en-US"/>
        </w:rPr>
        <w:t xml:space="preserve">in ALSPAC </w:t>
      </w:r>
      <w:r w:rsidR="000B2AF3">
        <w:rPr>
          <w:lang w:val="en-US"/>
        </w:rPr>
        <w:t>were collected</w:t>
      </w:r>
      <w:r w:rsidR="005D15B0">
        <w:rPr>
          <w:lang w:val="en-US"/>
        </w:rPr>
        <w:t xml:space="preserve"> from clinic visits and questionnaires</w:t>
      </w:r>
      <w:r w:rsidR="000B2AF3">
        <w:rPr>
          <w:lang w:val="en-US"/>
        </w:rPr>
        <w:t xml:space="preserve"> between </w:t>
      </w:r>
      <w:r w:rsidR="00183B1B">
        <w:rPr>
          <w:lang w:val="en-US"/>
        </w:rPr>
        <w:t xml:space="preserve">approximate </w:t>
      </w:r>
      <w:r w:rsidR="000B2AF3">
        <w:rPr>
          <w:lang w:val="en-US"/>
        </w:rPr>
        <w:t xml:space="preserve">ages </w:t>
      </w:r>
      <w:r w:rsidR="00183B1B">
        <w:rPr>
          <w:lang w:val="en-US"/>
        </w:rPr>
        <w:t xml:space="preserve">14 and 19 years. </w:t>
      </w:r>
      <w:r w:rsidR="006A53EA">
        <w:rPr>
          <w:lang w:val="en-US"/>
        </w:rPr>
        <w:t>A</w:t>
      </w:r>
      <w:r w:rsidR="003B0A64">
        <w:rPr>
          <w:lang w:val="en-US"/>
        </w:rPr>
        <w:t xml:space="preserve">t each time point, </w:t>
      </w:r>
      <w:r w:rsidR="003B0A64" w:rsidRPr="00F56377">
        <w:rPr>
          <w:lang w:val="en-US"/>
        </w:rPr>
        <w:t>individuals were</w:t>
      </w:r>
      <w:r w:rsidR="0029618D">
        <w:rPr>
          <w:lang w:val="en-US"/>
        </w:rPr>
        <w:t xml:space="preserve"> </w:t>
      </w:r>
      <w:r w:rsidR="0091469E">
        <w:rPr>
          <w:lang w:val="en-US"/>
        </w:rPr>
        <w:t xml:space="preserve">asked </w:t>
      </w:r>
      <w:r w:rsidR="00751765">
        <w:rPr>
          <w:lang w:val="en-US"/>
        </w:rPr>
        <w:t>questions relating to their current use and frequency of use</w:t>
      </w:r>
      <w:r w:rsidR="0074742F">
        <w:rPr>
          <w:lang w:val="en-US"/>
        </w:rPr>
        <w:t xml:space="preserve"> (s</w:t>
      </w:r>
      <w:r w:rsidR="0074742F" w:rsidRPr="007F3923">
        <w:rPr>
          <w:shd w:val="clear" w:color="auto" w:fill="FFFFFF"/>
          <w:lang w:val="en-US"/>
        </w:rPr>
        <w:t xml:space="preserve">ee </w:t>
      </w:r>
      <w:r w:rsidR="0074742F" w:rsidRPr="007F3923">
        <w:rPr>
          <w:lang w:val="en-US"/>
        </w:rPr>
        <w:t>Supplementary Methods</w:t>
      </w:r>
      <w:r w:rsidR="0074742F">
        <w:rPr>
          <w:shd w:val="clear" w:color="auto" w:fill="FFFFFF"/>
          <w:lang w:val="en-US"/>
        </w:rPr>
        <w:t xml:space="preserve"> for more detail</w:t>
      </w:r>
      <w:r w:rsidR="0074742F">
        <w:rPr>
          <w:lang w:val="en-US"/>
        </w:rPr>
        <w:t>)</w:t>
      </w:r>
      <w:r w:rsidR="00751765">
        <w:rPr>
          <w:lang w:val="en-US"/>
        </w:rPr>
        <w:t>.</w:t>
      </w:r>
      <w:r w:rsidR="00AD7C6A">
        <w:rPr>
          <w:lang w:val="en-US"/>
        </w:rPr>
        <w:t xml:space="preserve"> At </w:t>
      </w:r>
      <w:r w:rsidR="00AD7C6A" w:rsidRPr="00F56377">
        <w:rPr>
          <w:lang w:val="en-US"/>
        </w:rPr>
        <w:t>each time point</w:t>
      </w:r>
      <w:r w:rsidR="00AD7C6A">
        <w:rPr>
          <w:lang w:val="en-US"/>
        </w:rPr>
        <w:t>, d</w:t>
      </w:r>
      <w:r w:rsidR="00FE133C">
        <w:rPr>
          <w:lang w:val="en-US"/>
        </w:rPr>
        <w:t xml:space="preserve">ata on cigarette and cannabis use were </w:t>
      </w:r>
      <w:r w:rsidR="00BE4E0C" w:rsidRPr="00F56377">
        <w:rPr>
          <w:lang w:val="en-US"/>
        </w:rPr>
        <w:t>combined into a 3-category nominal variable: “Non-users”, “Cigarette-only users” and “Cannabis users (either with or without cigarettes)” as previously described</w:t>
      </w:r>
      <w:r w:rsidR="003B0A64">
        <w:rPr>
          <w:lang w:val="en-US"/>
        </w:rPr>
        <w:t xml:space="preserve"> </w:t>
      </w:r>
      <w:r w:rsidR="003B0A64" w:rsidRPr="00F56377">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 </w:instrText>
      </w:r>
      <w:r w:rsidR="00080007">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DATA </w:instrText>
      </w:r>
      <w:r w:rsidR="00080007">
        <w:rPr>
          <w:lang w:val="en-US"/>
        </w:rPr>
      </w:r>
      <w:r w:rsidR="00080007">
        <w:rPr>
          <w:lang w:val="en-US"/>
        </w:rPr>
        <w:fldChar w:fldCharType="end"/>
      </w:r>
      <w:r w:rsidR="003B0A64" w:rsidRPr="00F56377">
        <w:rPr>
          <w:lang w:val="en-US"/>
        </w:rPr>
      </w:r>
      <w:r w:rsidR="003B0A64" w:rsidRPr="00F56377">
        <w:rPr>
          <w:lang w:val="en-US"/>
        </w:rPr>
        <w:fldChar w:fldCharType="separate"/>
      </w:r>
      <w:r w:rsidR="00080007">
        <w:rPr>
          <w:noProof/>
          <w:lang w:val="en-US"/>
        </w:rPr>
        <w:t>(Jones et al., 2018)</w:t>
      </w:r>
      <w:r w:rsidR="003B0A64" w:rsidRPr="00F56377">
        <w:rPr>
          <w:lang w:val="en-US"/>
        </w:rPr>
        <w:fldChar w:fldCharType="end"/>
      </w:r>
      <w:r w:rsidR="00B56E1B">
        <w:rPr>
          <w:shd w:val="clear" w:color="auto" w:fill="FFFFFF"/>
          <w:lang w:val="en-US"/>
        </w:rPr>
        <w:t>.</w:t>
      </w:r>
    </w:p>
    <w:p w14:paraId="07FF2069" w14:textId="77777777" w:rsidR="00204545" w:rsidRPr="007F3923" w:rsidRDefault="00204545" w:rsidP="00204545">
      <w:pPr>
        <w:pStyle w:val="Heading3"/>
      </w:pPr>
      <w:r w:rsidRPr="007F3923">
        <w:t>Potential mediators</w:t>
      </w:r>
    </w:p>
    <w:p w14:paraId="415DBD1A" w14:textId="18A7A026" w:rsidR="005831DC" w:rsidRPr="007F3923" w:rsidRDefault="00AA3EB9">
      <w:pPr>
        <w:rPr>
          <w:shd w:val="clear" w:color="auto" w:fill="FFFFFF"/>
          <w:lang w:val="en-US"/>
        </w:rPr>
      </w:pPr>
      <w:r w:rsidRPr="007F3923">
        <w:rPr>
          <w:lang w:val="en-US"/>
        </w:rPr>
        <w:t xml:space="preserve">Potential mediators were selected on the basis that they are all </w:t>
      </w:r>
      <w:bookmarkStart w:id="8" w:name="_Hlk12611603"/>
      <w:r w:rsidRPr="007F3923">
        <w:rPr>
          <w:lang w:val="en-US"/>
        </w:rPr>
        <w:t>premorbid antecedents of schizophrenia, associated with familial risk of schizophrenia, and/or associated with substance use</w:t>
      </w:r>
      <w:bookmarkEnd w:id="8"/>
      <w:r w:rsidRPr="007F3923">
        <w:rPr>
          <w:lang w:val="en-US"/>
        </w:rPr>
        <w:t xml:space="preserve">. These included: IQ (assessed via the Wechsler </w:t>
      </w:r>
      <w:r w:rsidR="00A85F0A" w:rsidRPr="007F3923">
        <w:rPr>
          <w:lang w:val="en-US"/>
        </w:rPr>
        <w:t>Intelligence Scale for Children</w:t>
      </w:r>
      <w:r w:rsidR="00252344">
        <w:rPr>
          <w:lang w:val="en-US"/>
        </w:rPr>
        <w:t xml:space="preserve"> </w:t>
      </w:r>
      <w:r w:rsidRPr="007F3923">
        <w:rPr>
          <w:lang w:val="en-US"/>
        </w:rPr>
        <w:fldChar w:fldCharType="begin"/>
      </w:r>
      <w:r w:rsidR="00080007">
        <w:rPr>
          <w:lang w:val="en-US"/>
        </w:rPr>
        <w:instrText xml:space="preserve"> ADDIN EN.CITE &lt;EndNote&gt;&lt;Cite&gt;&lt;Author&gt;Wechsler&lt;/Author&gt;&lt;Year&gt;1992&lt;/Year&gt;&lt;RecNum&gt;38&lt;/RecNum&gt;&lt;DisplayText&gt;(Wechsler, Golombok, &amp;amp; Rust, 1992)&lt;/DisplayText&gt;&lt;record&gt;&lt;rec-number&gt;38&lt;/rec-number&gt;&lt;foreign-keys&gt;&lt;key app="EN" db-id="2srdzfw2mdavxlevpzo5xvv1sr9aaaevft2p" timestamp="1516108324"&gt;38&lt;/key&gt;&lt;/foreign-keys&gt;&lt;ref-type name="Book"&gt;6&lt;/ref-type&gt;&lt;contributors&gt;&lt;authors&gt;&lt;author&gt;Wechsler, D.&lt;/author&gt;&lt;author&gt;Golombok, S.&lt;/author&gt;&lt;author&gt;Rust, J.&lt;/author&gt;&lt;/authors&gt;&lt;/contributors&gt;&lt;titles&gt;&lt;title&gt;Wechsler Intelligence Scale for Children – Third Edition UK Manual&lt;/title&gt;&lt;/titles&gt;&lt;dates&gt;&lt;year&gt;1992&lt;/year&gt;&lt;/dates&gt;&lt;pub-location&gt;Sidcup, UK&lt;/pub-location&gt;&lt;publisher&gt;The Psychological Corporation&lt;/publisher&gt;&lt;urls&gt;&lt;/urls&gt;&lt;/record&gt;&lt;/Cite&gt;&lt;/EndNote&gt;</w:instrText>
      </w:r>
      <w:r w:rsidRPr="007F3923">
        <w:rPr>
          <w:lang w:val="en-US"/>
        </w:rPr>
        <w:fldChar w:fldCharType="separate"/>
      </w:r>
      <w:r w:rsidR="00080007">
        <w:rPr>
          <w:noProof/>
          <w:lang w:val="en-US"/>
        </w:rPr>
        <w:t>(Wechsler, Golombok, &amp; Rust, 1992)</w:t>
      </w:r>
      <w:r w:rsidRPr="007F3923">
        <w:rPr>
          <w:lang w:val="en-US"/>
        </w:rPr>
        <w:fldChar w:fldCharType="end"/>
      </w:r>
      <w:r w:rsidRPr="007F3923">
        <w:rPr>
          <w:lang w:val="en-US"/>
        </w:rPr>
        <w:t xml:space="preserve"> at age 8 years), </w:t>
      </w:r>
      <w:r w:rsidR="007F3923" w:rsidRPr="007F3923">
        <w:rPr>
          <w:lang w:val="en-US"/>
        </w:rPr>
        <w:t>victimization</w:t>
      </w:r>
      <w:r w:rsidRPr="007F3923">
        <w:rPr>
          <w:lang w:val="en-US"/>
        </w:rPr>
        <w:t xml:space="preserve"> (from the Bullying an</w:t>
      </w:r>
      <w:r w:rsidR="00A85F0A" w:rsidRPr="007F3923">
        <w:rPr>
          <w:lang w:val="en-US"/>
        </w:rPr>
        <w:t>d Friendship Interview Schedule</w:t>
      </w:r>
      <w:r w:rsidR="00252344">
        <w:rPr>
          <w:lang w:val="en-US"/>
        </w:rPr>
        <w:t xml:space="preserve"> </w:t>
      </w:r>
      <w:r w:rsidRPr="007F3923">
        <w:rPr>
          <w:lang w:val="en-US"/>
        </w:rPr>
        <w:fldChar w:fldCharType="begin"/>
      </w:r>
      <w:r w:rsidR="00080007">
        <w:rPr>
          <w:lang w:val="en-US"/>
        </w:rPr>
        <w:instrText xml:space="preserve"> ADDIN EN.CITE &lt;EndNote&gt;&lt;Cite&gt;&lt;Author&gt;Wolke&lt;/Author&gt;&lt;Year&gt;2000&lt;/Year&gt;&lt;RecNum&gt;58&lt;/RecNum&gt;&lt;DisplayText&gt;(Wolke, Woods, Bloomfield, &amp;amp; Karstadt, 2000)&lt;/DisplayText&gt;&lt;record&gt;&lt;rec-number&gt;58&lt;/rec-number&gt;&lt;foreign-keys&gt;&lt;key app="EN" db-id="2srdzfw2mdavxlevpzo5xvv1sr9aaaevft2p" timestamp="1560341633"&gt;58&lt;/key&gt;&lt;/foreign-keys&gt;&lt;ref-type name="Journal Article"&gt;17&lt;/ref-type&gt;&lt;contributors&gt;&lt;authors&gt;&lt;author&gt;Wolke, D.&lt;/author&gt;&lt;author&gt;Woods, S.&lt;/author&gt;&lt;author&gt;Bloomfield, L.&lt;/author&gt;&lt;author&gt;Karstadt, L.&lt;/author&gt;&lt;/authors&gt;&lt;/contributors&gt;&lt;auth-address&gt;Univ Hertfordshire, Dept Psychol, DWRU, Hatfield AL10 9AB, Herts, England&lt;/auth-address&gt;&lt;titles&gt;&lt;title&gt;The association between direct and relational bullying and behaviour problems among primary school children&lt;/title&gt;&lt;secondary-title&gt;Journal of Child Psychology and Psychiatry&lt;/secondary-title&gt;&lt;alt-title&gt;J Child Psychol Psyc&lt;/alt-title&gt;&lt;/titles&gt;&lt;alt-periodical&gt;&lt;full-title&gt;Journal of Child Psychology and Psychiatry, and Allied Disciplines&lt;/full-title&gt;&lt;abbr-1&gt;J Child Psychol Psyc&lt;/abbr-1&gt;&lt;/alt-periodical&gt;&lt;pages&gt;989-1002&lt;/pages&gt;&lt;volume&gt;41&lt;/volume&gt;&lt;number&gt;8&lt;/number&gt;&lt;keywords&gt;&lt;keyword&gt;aggression&lt;/keyword&gt;&lt;keyword&gt;behavioural problems&lt;/keyword&gt;&lt;keyword&gt;bullying&lt;/keyword&gt;&lt;keyword&gt;conduct disorder&lt;/keyword&gt;&lt;keyword&gt;hyperactivity&lt;/keyword&gt;&lt;keyword&gt;victimisation&lt;/keyword&gt;&lt;keyword&gt;social-psychological adjustment&lt;/keyword&gt;&lt;keyword&gt;peer victimization&lt;/keyword&gt;&lt;keyword&gt;bully/victim problems&lt;/keyword&gt;&lt;keyword&gt;antisocial-behavior&lt;/keyword&gt;&lt;keyword&gt;overt aggression&lt;/keyword&gt;&lt;keyword&gt;victim problems&lt;/keyword&gt;&lt;keyword&gt;difficulties questionnaire&lt;/keyword&gt;&lt;keyword&gt;dublin schools&lt;/keyword&gt;&lt;keyword&gt;self-concept&lt;/keyword&gt;&lt;keyword&gt;middle&lt;/keyword&gt;&lt;/keywords&gt;&lt;dates&gt;&lt;year&gt;2000&lt;/year&gt;&lt;pub-dates&gt;&lt;date&gt;Nov&lt;/date&gt;&lt;/pub-dates&gt;&lt;/dates&gt;&lt;isbn&gt;0021-9630&lt;/isbn&gt;&lt;accession-num&gt;WOS:000165338100005&lt;/accession-num&gt;&lt;urls&gt;&lt;related-urls&gt;&lt;url&gt;&amp;lt;Go to ISI&amp;gt;://WOS:000165338100005&lt;/url&gt;&lt;/related-urls&gt;&lt;/urls&gt;&lt;electronic-resource-num&gt;Doi 10.1017/S0021963099006381&lt;/electronic-resource-num&gt;&lt;language&gt;English&lt;/language&gt;&lt;/record&gt;&lt;/Cite&gt;&lt;/EndNote&gt;</w:instrText>
      </w:r>
      <w:r w:rsidRPr="007F3923">
        <w:rPr>
          <w:lang w:val="en-US"/>
        </w:rPr>
        <w:fldChar w:fldCharType="separate"/>
      </w:r>
      <w:r w:rsidR="00080007">
        <w:rPr>
          <w:noProof/>
          <w:lang w:val="en-US"/>
        </w:rPr>
        <w:t>(Wolke, Woods, Bloomfield, &amp; Karstadt, 2000)</w:t>
      </w:r>
      <w:r w:rsidRPr="007F3923">
        <w:rPr>
          <w:lang w:val="en-US"/>
        </w:rPr>
        <w:fldChar w:fldCharType="end"/>
      </w:r>
      <w:r w:rsidRPr="007F3923">
        <w:rPr>
          <w:lang w:val="en-US"/>
        </w:rPr>
        <w:t xml:space="preserve"> at age 8 years), emotional problems (Strengths and Difficulties Questionnaire [SDQ]</w:t>
      </w:r>
      <w:r w:rsidR="00252344">
        <w:rPr>
          <w:lang w:val="en-US"/>
        </w:rPr>
        <w:t xml:space="preserve"> </w:t>
      </w:r>
      <w:r w:rsidR="00A85F0A" w:rsidRPr="007F3923">
        <w:rPr>
          <w:lang w:val="en-US"/>
        </w:rPr>
        <w:fldChar w:fldCharType="begin"/>
      </w:r>
      <w:r w:rsidR="00FE77D2">
        <w:rPr>
          <w:lang w:val="en-US"/>
        </w:rPr>
        <w:instrText xml:space="preserve"> ADDIN EN.CITE &lt;EndNote&gt;&lt;Cite&gt;&lt;Author&gt;Goodman&lt;/Author&gt;&lt;Year&gt;1999&lt;/Year&gt;&lt;RecNum&gt;39&lt;/RecNum&gt;&lt;DisplayText&gt;(Goodman, 1999)&lt;/DisplayText&gt;&lt;record&gt;&lt;rec-number&gt;39&lt;/rec-number&gt;&lt;foreign-keys&gt;&lt;key app="EN" db-id="2srdzfw2mdavxlevpzo5xvv1sr9aaaevft2p" timestamp="1516108324"&gt;39&lt;/key&gt;&lt;/foreign-keys&gt;&lt;ref-type name="Journal Article"&gt;17&lt;/ref-type&gt;&lt;contributors&gt;&lt;authors&gt;&lt;author&gt;Goodman, R.&lt;/author&gt;&lt;/authors&gt;&lt;/contributors&gt;&lt;auth-address&gt;Inst Psychiat, Dept Child &amp;amp; Adolescent Psychiat, London SE5 8AF, England&lt;/auth-address&gt;&lt;titles&gt;&lt;title&gt;The extended version of the strengths and difficulties questionnaire as a guide to child psychiatric caseness and consequent burden&lt;/title&gt;&lt;secondary-title&gt;Journal of Child Psychology and Psychiatry, and Allied Disciplines&lt;/secondary-title&gt;&lt;alt-title&gt;J Child Psychol Psyc&lt;/alt-title&gt;&lt;/titles&gt;&lt;periodical&gt;&lt;full-title&gt;Journal of Child Psychology and Psychiatry, and Allied Disciplines&lt;/full-title&gt;&lt;abbr-1&gt;J Child Psychol Psyc&lt;/abbr-1&gt;&lt;/periodical&gt;&lt;alt-periodical&gt;&lt;full-title&gt;Journal of Child Psychology and Psychiatry, and Allied Disciplines&lt;/full-title&gt;&lt;abbr-1&gt;J Child Psychol Psyc&lt;/abbr-1&gt;&lt;/alt-periodical&gt;&lt;pages&gt;791-799&lt;/pages&gt;&lt;volume&gt;40&lt;/volume&gt;&lt;number&gt;5&lt;/number&gt;&lt;keywords&gt;&lt;keyword&gt;behaviour problems&lt;/keyword&gt;&lt;keyword&gt;questionnaires&lt;/keyword&gt;&lt;keyword&gt;screening&lt;/keyword&gt;&lt;keyword&gt;burden&lt;/keyword&gt;&lt;keyword&gt;child psychiatric disorder&lt;/keyword&gt;&lt;keyword&gt;impact&lt;/keyword&gt;&lt;keyword&gt;service use&lt;/keyword&gt;&lt;keyword&gt;impairment&lt;/keyword&gt;&lt;keyword&gt;prevalence&lt;/keyword&gt;&lt;keyword&gt;community&lt;/keyword&gt;&lt;keyword&gt;disorder&lt;/keyword&gt;&lt;keyword&gt;health&lt;/keyword&gt;&lt;keyword&gt;rates&lt;/keyword&gt;&lt;/keywords&gt;&lt;dates&gt;&lt;year&gt;1999&lt;/year&gt;&lt;pub-dates&gt;&lt;date&gt;Jul&lt;/date&gt;&lt;/pub-dates&gt;&lt;/dates&gt;&lt;isbn&gt;0021-9630&lt;/isbn&gt;&lt;accession-num&gt;WOS:000081553800012&lt;/accession-num&gt;&lt;urls&gt;&lt;related-urls&gt;&lt;url&gt;&amp;lt;Go to ISI&amp;gt;://WOS:000081553800012&lt;/url&gt;&lt;/related-urls&gt;&lt;/urls&gt;&lt;electronic-resource-num&gt;Doi 10.1017/S0021963099004096&lt;/electronic-resource-num&gt;&lt;language&gt;English&lt;/language&gt;&lt;/record&gt;&lt;/Cite&gt;&lt;/EndNote&gt;</w:instrText>
      </w:r>
      <w:r w:rsidR="00A85F0A" w:rsidRPr="007F3923">
        <w:rPr>
          <w:lang w:val="en-US"/>
        </w:rPr>
        <w:fldChar w:fldCharType="separate"/>
      </w:r>
      <w:r w:rsidR="00FE77D2">
        <w:rPr>
          <w:noProof/>
          <w:lang w:val="en-US"/>
        </w:rPr>
        <w:t>(Goodman, 1999)</w:t>
      </w:r>
      <w:r w:rsidR="00A85F0A" w:rsidRPr="007F3923">
        <w:rPr>
          <w:lang w:val="en-US"/>
        </w:rPr>
        <w:fldChar w:fldCharType="end"/>
      </w:r>
      <w:r w:rsidRPr="007F3923">
        <w:rPr>
          <w:lang w:val="en-US"/>
        </w:rPr>
        <w:t xml:space="preserve"> sub-scale score at age 9 years), antisocial </w:t>
      </w:r>
      <w:r w:rsidR="007F3923" w:rsidRPr="007F3923">
        <w:rPr>
          <w:lang w:val="en-US"/>
        </w:rPr>
        <w:t>behavior</w:t>
      </w:r>
      <w:r w:rsidRPr="007F3923">
        <w:rPr>
          <w:lang w:val="en-US"/>
        </w:rPr>
        <w:t xml:space="preserve"> (assessed via a short structured interview at age 10 years), impulsivity (number of incorrect items on the</w:t>
      </w:r>
      <w:r w:rsidR="00A85F0A" w:rsidRPr="007F3923">
        <w:rPr>
          <w:lang w:val="en-US"/>
        </w:rPr>
        <w:t xml:space="preserve"> stop signal task (150ms delay)</w:t>
      </w:r>
      <w:r w:rsidR="00252344">
        <w:rPr>
          <w:lang w:val="en-US"/>
        </w:rPr>
        <w:t xml:space="preserve"> </w:t>
      </w:r>
      <w:r w:rsidRPr="007F3923">
        <w:rPr>
          <w:lang w:val="en-US"/>
        </w:rPr>
        <w:fldChar w:fldCharType="begin"/>
      </w:r>
      <w:r w:rsidR="00080007">
        <w:rPr>
          <w:lang w:val="en-US"/>
        </w:rPr>
        <w:instrText xml:space="preserve"> ADDIN EN.CITE &lt;EndNote&gt;&lt;Cite&gt;&lt;Author&gt;Handley&lt;/Author&gt;&lt;Year&gt;2004&lt;/Year&gt;&lt;RecNum&gt;57&lt;/RecNum&gt;&lt;DisplayText&gt;(Handley, Capon, Beveridge, Dennis, &amp;amp; Evans, 2004)&lt;/DisplayText&gt;&lt;record&gt;&lt;rec-number&gt;57&lt;/rec-number&gt;&lt;foreign-keys&gt;&lt;key app="EN" db-id="2srdzfw2mdavxlevpzo5xvv1sr9aaaevft2p" timestamp="1560339517"&gt;57&lt;/key&gt;&lt;/foreign-keys&gt;&lt;ref-type name="Journal Article"&gt;17&lt;/ref-type&gt;&lt;contributors&gt;&lt;authors&gt;&lt;author&gt;Handley, S. J.&lt;/author&gt;&lt;author&gt;Capon, A.&lt;/author&gt;&lt;author&gt;Beveridge, M.&lt;/author&gt;&lt;author&gt;Dennis, I.&lt;/author&gt;&lt;author&gt;Evans, J. S. T.&lt;/author&gt;&lt;/authors&gt;&lt;/contributors&gt;&lt;auth-address&gt;Univ Plymouth, Dept Psychol, Ctr Thinking &amp;amp; Language, Plymouth PL4 8AA, Devon, England&lt;/auth-address&gt;&lt;titles&gt;&lt;title&gt;Working memory, inhibitory control and the development of children&amp;apos;s reasoning&lt;/title&gt;&lt;secondary-title&gt;Thinking &amp;amp; Reasoning&lt;/secondary-title&gt;&lt;alt-title&gt;Think Reasoning&lt;/alt-title&gt;&lt;/titles&gt;&lt;periodical&gt;&lt;full-title&gt;Thinking &amp;amp; Reasoning&lt;/full-title&gt;&lt;abbr-1&gt;Think Reasoning&lt;/abbr-1&gt;&lt;/periodical&gt;&lt;alt-periodical&gt;&lt;full-title&gt;Thinking &amp;amp; Reasoning&lt;/full-title&gt;&lt;abbr-1&gt;Think Reasoning&lt;/abbr-1&gt;&lt;/alt-periodical&gt;&lt;pages&gt;175-195&lt;/pages&gt;&lt;volume&gt;10&lt;/volume&gt;&lt;number&gt;2&lt;/number&gt;&lt;keywords&gt;&lt;keyword&gt;deficit hyperactivity disorder&lt;/keyword&gt;&lt;keyword&gt;life-span&lt;/keyword&gt;&lt;keyword&gt;individual-differences&lt;/keyword&gt;&lt;keyword&gt;young-children&lt;/keyword&gt;&lt;keyword&gt;frontal-lobe&lt;/keyword&gt;&lt;keyword&gt;ability&lt;/keyword&gt;&lt;keyword&gt;biases&lt;/keyword&gt;&lt;/keywords&gt;&lt;dates&gt;&lt;year&gt;2004&lt;/year&gt;&lt;pub-dates&gt;&lt;date&gt;May&lt;/date&gt;&lt;/pub-dates&gt;&lt;/dates&gt;&lt;isbn&gt;1354-6783&lt;/isbn&gt;&lt;accession-num&gt;WOS:000221688900004&lt;/accession-num&gt;&lt;urls&gt;&lt;related-urls&gt;&lt;url&gt;&amp;lt;Go to ISI&amp;gt;://WOS:000221688900004&lt;/url&gt;&lt;/related-urls&gt;&lt;/urls&gt;&lt;electronic-resource-num&gt;10.1080/13546780442000051&lt;/electronic-resource-num&gt;&lt;language&gt;English&lt;/language&gt;&lt;/record&gt;&lt;/Cite&gt;&lt;/EndNote&gt;</w:instrText>
      </w:r>
      <w:r w:rsidRPr="007F3923">
        <w:rPr>
          <w:lang w:val="en-US"/>
        </w:rPr>
        <w:fldChar w:fldCharType="separate"/>
      </w:r>
      <w:r w:rsidR="00080007">
        <w:rPr>
          <w:noProof/>
          <w:lang w:val="en-US"/>
        </w:rPr>
        <w:t>(Handley, Capon, Beveridge, Dennis, &amp; Evans, 2004)</w:t>
      </w:r>
      <w:r w:rsidRPr="007F3923">
        <w:rPr>
          <w:lang w:val="en-US"/>
        </w:rPr>
        <w:fldChar w:fldCharType="end"/>
      </w:r>
      <w:r w:rsidRPr="007F3923">
        <w:rPr>
          <w:lang w:val="en-US"/>
        </w:rPr>
        <w:t xml:space="preserve"> at age 10 years),</w:t>
      </w:r>
      <w:bookmarkStart w:id="9" w:name="_Hlk503870309"/>
      <w:r w:rsidRPr="007F3923">
        <w:rPr>
          <w:lang w:val="en-US"/>
        </w:rPr>
        <w:t xml:space="preserve"> friendship quality </w:t>
      </w:r>
      <w:bookmarkEnd w:id="9"/>
      <w:r w:rsidRPr="007F3923">
        <w:rPr>
          <w:lang w:val="en-US"/>
        </w:rPr>
        <w:t>(based on 5 items from the Cambrid</w:t>
      </w:r>
      <w:r w:rsidR="00A85F0A" w:rsidRPr="007F3923">
        <w:rPr>
          <w:lang w:val="en-US"/>
        </w:rPr>
        <w:t>ge Friendship Questionnaire</w:t>
      </w:r>
      <w:r w:rsidR="00252344">
        <w:rPr>
          <w:lang w:val="en-US"/>
        </w:rPr>
        <w:t xml:space="preserve"> </w:t>
      </w:r>
      <w:r w:rsidR="00A85F0A" w:rsidRPr="007F3923">
        <w:rPr>
          <w:lang w:val="en-US"/>
        </w:rPr>
        <w:fldChar w:fldCharType="begin"/>
      </w:r>
      <w:r w:rsidR="00080007">
        <w:rPr>
          <w:lang w:val="en-US"/>
        </w:rPr>
        <w:instrText xml:space="preserve"> ADDIN EN.CITE &lt;EndNote&gt;&lt;Cite&gt;&lt;Author&gt;Baron-Cohen&lt;/Author&gt;&lt;Year&gt;2003&lt;/Year&gt;&lt;RecNum&gt;40&lt;/RecNum&gt;&lt;DisplayText&gt;(Baron-Cohen &amp;amp; Wheelwright, 2003)&lt;/DisplayText&gt;&lt;record&gt;&lt;rec-number&gt;40&lt;/rec-number&gt;&lt;foreign-keys&gt;&lt;key app="EN" db-id="2srdzfw2mdavxlevpzo5xvv1sr9aaaevft2p" timestamp="1516108541"&gt;40&lt;/key&gt;&lt;/foreign-keys&gt;&lt;ref-type name="Journal Article"&gt;17&lt;/ref-type&gt;&lt;contributors&gt;&lt;authors&gt;&lt;author&gt;Baron-Cohen, S.&lt;/author&gt;&lt;author&gt;Wheelwright, S.&lt;/author&gt;&lt;/authors&gt;&lt;/contributors&gt;&lt;auth-address&gt;Department of Experimental Psychology and Psychiatry, University of Cambridge, Cambridge, UK.&lt;/auth-address&gt;&lt;titles&gt;&lt;title&gt;The friendship questionnaire: an investigation of adults with Asperger syndrome or high-functioning autism, and normal sex differences&lt;/title&gt;&lt;secondary-title&gt;Journal of Autism and Developmental Disorders&lt;/secondary-title&gt;&lt;/titles&gt;&lt;periodical&gt;&lt;full-title&gt;Journal of Autism and Developmental Disorders&lt;/full-title&gt;&lt;/periodical&gt;&lt;pages&gt;509-17&lt;/pages&gt;&lt;volume&gt;33&lt;/volume&gt;&lt;number&gt;5&lt;/number&gt;&lt;edition&gt;2003/11/05&lt;/edition&gt;&lt;keywords&gt;&lt;keyword&gt;Adult&lt;/keyword&gt;&lt;keyword&gt;Asperger Syndrome/*diagnosis/psychology&lt;/keyword&gt;&lt;keyword&gt;Autistic Disorder/*diagnosis/psychology&lt;/keyword&gt;&lt;keyword&gt;Cognition&lt;/keyword&gt;&lt;keyword&gt;Empathy&lt;/keyword&gt;&lt;keyword&gt;Female&lt;/keyword&gt;&lt;keyword&gt;Humans&lt;/keyword&gt;&lt;keyword&gt;Male&lt;/keyword&gt;&lt;keyword&gt;Psychological Tests&lt;/keyword&gt;&lt;keyword&gt;Psychological Theory&lt;/keyword&gt;&lt;keyword&gt;Sex Characteristics&lt;/keyword&gt;&lt;keyword&gt;*Surveys and Questionnaires&lt;/keyword&gt;&lt;/keywords&gt;&lt;dates&gt;&lt;year&gt;2003&lt;/year&gt;&lt;pub-dates&gt;&lt;date&gt;Oct&lt;/date&gt;&lt;/pub-dates&gt;&lt;/dates&gt;&lt;isbn&gt;0162-3257 (Print)&amp;#xD;0162-3257 (Linking)&lt;/isbn&gt;&lt;accession-num&gt;14594330&lt;/accession-num&gt;&lt;urls&gt;&lt;related-urls&gt;&lt;url&gt;&lt;style face="underline" font="default" size="100%"&gt;https://www.ncbi.nlm.nih.gov/pubmed/14594330&lt;/style&gt;&lt;/url&gt;&lt;/related-urls&gt;&lt;/urls&gt;&lt;/record&gt;&lt;/Cite&gt;&lt;/EndNote&gt;</w:instrText>
      </w:r>
      <w:r w:rsidR="00A85F0A" w:rsidRPr="007F3923">
        <w:rPr>
          <w:lang w:val="en-US"/>
        </w:rPr>
        <w:fldChar w:fldCharType="separate"/>
      </w:r>
      <w:r w:rsidR="00080007">
        <w:rPr>
          <w:noProof/>
          <w:lang w:val="en-US"/>
        </w:rPr>
        <w:t>(Baron-Cohen &amp; Wheelwright, 2003)</w:t>
      </w:r>
      <w:r w:rsidR="00A85F0A" w:rsidRPr="007F3923">
        <w:rPr>
          <w:lang w:val="en-US"/>
        </w:rPr>
        <w:fldChar w:fldCharType="end"/>
      </w:r>
      <w:r w:rsidRPr="007F3923">
        <w:rPr>
          <w:lang w:val="en-US"/>
        </w:rPr>
        <w:t xml:space="preserve"> at age 12 years)</w:t>
      </w:r>
      <w:r w:rsidR="005D3C10">
        <w:rPr>
          <w:lang w:val="en-US"/>
        </w:rPr>
        <w:t xml:space="preserve">, and </w:t>
      </w:r>
      <w:r w:rsidR="004C133E">
        <w:rPr>
          <w:lang w:val="en-US"/>
        </w:rPr>
        <w:t>psychotic experiences (</w:t>
      </w:r>
      <w:r w:rsidR="00C22988" w:rsidRPr="00213B80">
        <w:rPr>
          <w:shd w:val="clear" w:color="auto" w:fill="FFFFFF"/>
        </w:rPr>
        <w:t xml:space="preserve">Psychosis-Like Symptom Interview </w:t>
      </w:r>
      <w:r w:rsidR="00C22988">
        <w:rPr>
          <w:shd w:val="clear" w:color="auto" w:fill="FFFFFF"/>
        </w:rPr>
        <w:t>[</w:t>
      </w:r>
      <w:r w:rsidR="00C22988" w:rsidRPr="00213B80">
        <w:rPr>
          <w:shd w:val="clear" w:color="auto" w:fill="FFFFFF"/>
        </w:rPr>
        <w:t>PLIKSi</w:t>
      </w:r>
      <w:r w:rsidR="00C22988">
        <w:rPr>
          <w:shd w:val="clear" w:color="auto" w:fill="FFFFFF"/>
        </w:rPr>
        <w:t>]</w:t>
      </w:r>
      <w:r w:rsidR="005E768D">
        <w:rPr>
          <w:shd w:val="clear" w:color="auto" w:fill="FFFFFF"/>
        </w:rPr>
        <w:t xml:space="preserve"> </w:t>
      </w:r>
      <w:r w:rsidR="00B43C93">
        <w:rPr>
          <w:shd w:val="clear" w:color="auto" w:fill="FFFFFF"/>
        </w:rPr>
        <w:fldChar w:fldCharType="begin">
          <w:fldData xml:space="preserve">PEVuZE5vdGU+PENpdGU+PEF1dGhvcj5Ib3J3b29kPC9BdXRob3I+PFllYXI+MjAwODwvWWVhcj48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</w:fldData>
        </w:fldChar>
      </w:r>
      <w:r w:rsidR="00080007">
        <w:rPr>
          <w:shd w:val="clear" w:color="auto" w:fill="FFFFFF"/>
        </w:rPr>
        <w:instrText xml:space="preserve"> ADDIN EN.CITE </w:instrText>
      </w:r>
      <w:r w:rsidR="00080007">
        <w:rPr>
          <w:shd w:val="clear" w:color="auto" w:fill="FFFFFF"/>
        </w:rPr>
        <w:fldChar w:fldCharType="begin">
          <w:fldData xml:space="preserve">PEVuZE5vdGU+PENpdGU+PEF1dGhvcj5Ib3J3b29kPC9BdXRob3I+PFllYXI+MjAwODwvWWVhcj48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</w:fldData>
        </w:fldChar>
      </w:r>
      <w:r w:rsidR="00080007">
        <w:rPr>
          <w:shd w:val="clear" w:color="auto" w:fill="FFFFFF"/>
        </w:rPr>
        <w:instrText xml:space="preserve"> ADDIN EN.CITE.DATA </w:instrText>
      </w:r>
      <w:r w:rsidR="00080007">
        <w:rPr>
          <w:shd w:val="clear" w:color="auto" w:fill="FFFFFF"/>
        </w:rPr>
      </w:r>
      <w:r w:rsidR="00080007">
        <w:rPr>
          <w:shd w:val="clear" w:color="auto" w:fill="FFFFFF"/>
        </w:rPr>
        <w:fldChar w:fldCharType="end"/>
      </w:r>
      <w:r w:rsidR="00B43C93">
        <w:rPr>
          <w:shd w:val="clear" w:color="auto" w:fill="FFFFFF"/>
        </w:rPr>
      </w:r>
      <w:r w:rsidR="00B43C93">
        <w:rPr>
          <w:shd w:val="clear" w:color="auto" w:fill="FFFFFF"/>
        </w:rPr>
        <w:fldChar w:fldCharType="separate"/>
      </w:r>
      <w:r w:rsidR="00080007">
        <w:rPr>
          <w:noProof/>
          <w:shd w:val="clear" w:color="auto" w:fill="FFFFFF"/>
        </w:rPr>
        <w:t>(Horwood et al., 2008)</w:t>
      </w:r>
      <w:r w:rsidR="00B43C93">
        <w:rPr>
          <w:shd w:val="clear" w:color="auto" w:fill="FFFFFF"/>
        </w:rPr>
        <w:fldChar w:fldCharType="end"/>
      </w:r>
      <w:r w:rsidR="00B43C93">
        <w:rPr>
          <w:shd w:val="clear" w:color="auto" w:fill="FFFFFF"/>
        </w:rPr>
        <w:t xml:space="preserve"> </w:t>
      </w:r>
      <w:r w:rsidR="005E768D">
        <w:rPr>
          <w:shd w:val="clear" w:color="auto" w:fill="FFFFFF"/>
        </w:rPr>
        <w:t>at age 12 years</w:t>
      </w:r>
      <w:r w:rsidR="004C133E">
        <w:rPr>
          <w:lang w:val="en-US"/>
        </w:rPr>
        <w:t>)</w:t>
      </w:r>
      <w:r w:rsidRPr="007F3923">
        <w:rPr>
          <w:lang w:val="en-US"/>
        </w:rPr>
        <w:t xml:space="preserve">. </w:t>
      </w:r>
      <w:r w:rsidRPr="007F3923">
        <w:rPr>
          <w:shd w:val="clear" w:color="auto" w:fill="FFFFFF"/>
          <w:lang w:val="en-US"/>
        </w:rPr>
        <w:t xml:space="preserve">For more information, see </w:t>
      </w:r>
      <w:r w:rsidRPr="007F3923">
        <w:rPr>
          <w:lang w:val="en-US"/>
        </w:rPr>
        <w:t>Supplementary Methods</w:t>
      </w:r>
      <w:r w:rsidRPr="007F3923">
        <w:rPr>
          <w:shd w:val="clear" w:color="auto" w:fill="FFFFFF"/>
          <w:lang w:val="en-US"/>
        </w:rPr>
        <w:t>.</w:t>
      </w:r>
    </w:p>
    <w:p w14:paraId="442C5B52" w14:textId="77777777" w:rsidR="005831DC" w:rsidRPr="007F3923" w:rsidRDefault="00AA3EB9">
      <w:pPr>
        <w:pStyle w:val="Heading2"/>
        <w:rPr>
          <w:lang w:val="en-US"/>
        </w:rPr>
      </w:pPr>
      <w:r w:rsidRPr="007F3923">
        <w:rPr>
          <w:lang w:val="en-US"/>
        </w:rPr>
        <w:t>Statistical analysis</w:t>
      </w:r>
    </w:p>
    <w:p w14:paraId="74B84090" w14:textId="7268132B" w:rsidR="005831DC" w:rsidRPr="007F3923" w:rsidRDefault="00AA3EB9">
      <w:pPr>
        <w:pStyle w:val="Heading3"/>
      </w:pPr>
      <w:r w:rsidRPr="007F3923">
        <w:t xml:space="preserve">Longitudinal </w:t>
      </w:r>
      <w:r w:rsidR="00580DA9" w:rsidRPr="007F3923">
        <w:t>l</w:t>
      </w:r>
      <w:r w:rsidRPr="007F3923">
        <w:t>atent class analysis</w:t>
      </w:r>
    </w:p>
    <w:p w14:paraId="5B91C41B" w14:textId="54BF6507" w:rsidR="005831DC" w:rsidRPr="007F3923" w:rsidRDefault="000C4935">
      <w:pPr>
        <w:rPr>
          <w:lang w:val="en-US"/>
        </w:rPr>
      </w:pPr>
      <w:r>
        <w:rPr>
          <w:lang w:val="en-US"/>
        </w:rPr>
        <w:t xml:space="preserve">Using the </w:t>
      </w:r>
      <w:r w:rsidR="009B78D5">
        <w:rPr>
          <w:lang w:val="en-US"/>
        </w:rPr>
        <w:t>repeated</w:t>
      </w:r>
      <w:r w:rsidR="00355A38">
        <w:rPr>
          <w:lang w:val="en-US"/>
        </w:rPr>
        <w:t>,</w:t>
      </w:r>
      <w:r w:rsidR="009B78D5">
        <w:rPr>
          <w:lang w:val="en-US"/>
        </w:rPr>
        <w:t xml:space="preserve"> </w:t>
      </w:r>
      <w:r w:rsidRPr="00F56377">
        <w:rPr>
          <w:lang w:val="en-US"/>
        </w:rPr>
        <w:t>3-category nominal variable</w:t>
      </w:r>
      <w:r>
        <w:rPr>
          <w:lang w:val="en-US"/>
        </w:rPr>
        <w:t xml:space="preserve"> of cigarette and cannabis use </w:t>
      </w:r>
      <w:r w:rsidR="00B84C30">
        <w:rPr>
          <w:lang w:val="en-US"/>
        </w:rPr>
        <w:t>described</w:t>
      </w:r>
      <w:r w:rsidR="000E59C7">
        <w:rPr>
          <w:lang w:val="en-US"/>
        </w:rPr>
        <w:t xml:space="preserve"> </w:t>
      </w:r>
      <w:r w:rsidR="00944757">
        <w:rPr>
          <w:lang w:val="en-US"/>
        </w:rPr>
        <w:t>above</w:t>
      </w:r>
      <w:r w:rsidR="00B84C30">
        <w:rPr>
          <w:lang w:val="en-US"/>
        </w:rPr>
        <w:t xml:space="preserve">, </w:t>
      </w:r>
      <w:r w:rsidR="00AA3EB9" w:rsidRPr="007F3923">
        <w:rPr>
          <w:lang w:val="en-US"/>
        </w:rPr>
        <w:t xml:space="preserve">LLCA was used to derive distinct </w:t>
      </w:r>
      <w:r w:rsidR="007F3923" w:rsidRPr="007F3923">
        <w:rPr>
          <w:lang w:val="en-US"/>
        </w:rPr>
        <w:t>behavior</w:t>
      </w:r>
      <w:r w:rsidR="00AA3EB9" w:rsidRPr="007F3923">
        <w:rPr>
          <w:lang w:val="en-US"/>
        </w:rPr>
        <w:t xml:space="preserve"> patterns </w:t>
      </w:r>
      <w:r w:rsidR="00E32F94" w:rsidRPr="007F3923">
        <w:rPr>
          <w:lang w:val="en-US"/>
        </w:rPr>
        <w:t>of</w:t>
      </w:r>
      <w:r w:rsidR="00AA3EB9" w:rsidRPr="007F3923">
        <w:rPr>
          <w:lang w:val="en-US"/>
        </w:rPr>
        <w:t xml:space="preserve"> cigarette and/or cannabis use as previously described</w:t>
      </w:r>
      <w:r w:rsidR="00252344">
        <w:rPr>
          <w:lang w:val="en-US"/>
        </w:rPr>
        <w:t xml:space="preserve"> </w:t>
      </w:r>
      <w:r w:rsidR="00AA3EB9" w:rsidRPr="007F3923">
        <w:rPr>
          <w:lang w:val="en-US"/>
        </w:rPr>
        <w:fldChar w:fldCharType="begin">
          <w:fldData xml:space="preserve">PEVuZE5vdGU+PENpdGU+PEF1dGhvcj5Kb25lczwvQXV0aG9yPjxZZWFyPjIwMTg8L1llYXI+PFJl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=
</w:fldData>
        </w:fldChar>
      </w:r>
      <w:r w:rsidR="00080007">
        <w:rPr>
          <w:lang w:val="en-US"/>
        </w:rPr>
        <w:instrText xml:space="preserve"> ADDIN EN.CITE </w:instrText>
      </w:r>
      <w:r w:rsidR="00080007">
        <w:rPr>
          <w:lang w:val="en-US"/>
        </w:rPr>
        <w:fldChar w:fldCharType="begin">
          <w:fldData xml:space="preserve">PEVuZE5vdGU+PENpdGU+PEF1dGhvcj5Kb25lczwvQXV0aG9yPjxZZWFyPjIwMTg8L1llYXI+PFJl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=
</w:fldData>
        </w:fldChar>
      </w:r>
      <w:r w:rsidR="00080007">
        <w:rPr>
          <w:lang w:val="en-US"/>
        </w:rPr>
        <w:instrText xml:space="preserve"> ADDIN EN.CITE.DATA </w:instrText>
      </w:r>
      <w:r w:rsidR="00080007">
        <w:rPr>
          <w:lang w:val="en-US"/>
        </w:rPr>
      </w:r>
      <w:r w:rsidR="00080007">
        <w:rPr>
          <w:lang w:val="en-US"/>
        </w:rPr>
        <w:fldChar w:fldCharType="end"/>
      </w:r>
      <w:r w:rsidR="00AA3EB9" w:rsidRPr="007F3923">
        <w:rPr>
          <w:lang w:val="en-US"/>
        </w:rPr>
      </w:r>
      <w:r w:rsidR="00AA3EB9" w:rsidRPr="007F3923">
        <w:rPr>
          <w:lang w:val="en-US"/>
        </w:rPr>
        <w:fldChar w:fldCharType="separate"/>
      </w:r>
      <w:r w:rsidR="00080007">
        <w:rPr>
          <w:noProof/>
          <w:lang w:val="en-US"/>
        </w:rPr>
        <w:t>(Howe et al., 2017; Jones et al., 2018; Taylor et al., 2017)</w:t>
      </w:r>
      <w:r w:rsidR="00AA3EB9" w:rsidRPr="007F3923">
        <w:rPr>
          <w:lang w:val="en-US"/>
        </w:rPr>
        <w:fldChar w:fldCharType="end"/>
      </w:r>
      <w:r w:rsidR="00AA3EB9" w:rsidRPr="007F3923">
        <w:rPr>
          <w:lang w:val="en-US"/>
        </w:rPr>
        <w:t xml:space="preserve"> (</w:t>
      </w:r>
      <w:r w:rsidR="00AA3EB9" w:rsidRPr="007F3923">
        <w:rPr>
          <w:shd w:val="clear" w:color="auto" w:fill="FFFFFF"/>
          <w:lang w:val="en-US"/>
        </w:rPr>
        <w:t xml:space="preserve">see </w:t>
      </w:r>
      <w:r w:rsidR="00AA3EB9" w:rsidRPr="007F3923">
        <w:rPr>
          <w:lang w:val="en-US"/>
        </w:rPr>
        <w:t>Supplementary Methods</w:t>
      </w:r>
      <w:r w:rsidR="00AA3EB9" w:rsidRPr="007F3923">
        <w:rPr>
          <w:shd w:val="clear" w:color="auto" w:fill="FFFFFF"/>
          <w:lang w:val="en-US"/>
        </w:rPr>
        <w:t>)</w:t>
      </w:r>
      <w:r w:rsidR="00AA3EB9" w:rsidRPr="007F3923">
        <w:rPr>
          <w:lang w:val="en-US"/>
        </w:rPr>
        <w:t xml:space="preserve">. </w:t>
      </w:r>
      <w:r w:rsidR="0042654C">
        <w:rPr>
          <w:lang w:val="en-US"/>
        </w:rPr>
        <w:t xml:space="preserve">Briefly, </w:t>
      </w:r>
      <w:r w:rsidR="00AA3EB9" w:rsidRPr="007F3923">
        <w:rPr>
          <w:lang w:val="en-US"/>
        </w:rPr>
        <w:t xml:space="preserve">Individuals were included in the analysis if they had </w:t>
      </w:r>
      <w:r w:rsidR="004A655B">
        <w:rPr>
          <w:lang w:val="en-US"/>
        </w:rPr>
        <w:t xml:space="preserve">cigarette and cannabis use </w:t>
      </w:r>
      <w:r w:rsidR="00AA3EB9" w:rsidRPr="007F3923">
        <w:rPr>
          <w:lang w:val="en-US"/>
        </w:rPr>
        <w:t xml:space="preserve">data present for 3 or more time points. </w:t>
      </w:r>
      <w:r w:rsidR="008A4E5E" w:rsidRPr="005920FA">
        <w:t xml:space="preserve">Starting with one class, additional classes were added, and </w:t>
      </w:r>
      <w:r w:rsidR="004C4051">
        <w:t xml:space="preserve">each time </w:t>
      </w:r>
      <w:r w:rsidR="008A4E5E" w:rsidRPr="005920FA">
        <w:t>the model fit assessed</w:t>
      </w:r>
      <w:r w:rsidR="00D14D1E">
        <w:t xml:space="preserve"> using </w:t>
      </w:r>
      <w:r w:rsidR="00D14D1E" w:rsidRPr="005920FA">
        <w:t>proportion of individuals in each class, sample size adjusted Bayesian Information Criterion (SSABIC) and Lo-Mendell-Rubin likelihood ratio test (LMR-LRT)</w:t>
      </w:r>
      <w:r w:rsidR="00907B19">
        <w:t>. The</w:t>
      </w:r>
      <w:r w:rsidR="008A4E5E" w:rsidRPr="005920FA">
        <w:t xml:space="preserve"> optimal number of classes </w:t>
      </w:r>
      <w:r w:rsidR="00A57794">
        <w:t xml:space="preserve">that explained the variation within the data </w:t>
      </w:r>
      <w:r w:rsidR="008A4E5E" w:rsidRPr="005920FA">
        <w:t xml:space="preserve">was achieved. </w:t>
      </w:r>
      <w:r w:rsidR="00AA3EB9" w:rsidRPr="007F3923">
        <w:rPr>
          <w:lang w:val="en-US"/>
        </w:rPr>
        <w:t xml:space="preserve">LLCA was </w:t>
      </w:r>
      <w:r w:rsidR="00A85F0A" w:rsidRPr="007F3923">
        <w:rPr>
          <w:lang w:val="en-US"/>
        </w:rPr>
        <w:t>performed using MPlus version 8</w:t>
      </w:r>
      <w:r w:rsidR="00252344">
        <w:rPr>
          <w:lang w:val="en-US"/>
        </w:rPr>
        <w:t xml:space="preserve"> </w:t>
      </w:r>
      <w:r w:rsidR="00AA3EB9" w:rsidRPr="007F3923">
        <w:rPr>
          <w:lang w:val="en-US"/>
        </w:rPr>
        <w:fldChar w:fldCharType="begin"/>
      </w:r>
      <w:r w:rsidR="00080007">
        <w:rPr>
          <w:lang w:val="en-US"/>
        </w:rPr>
        <w:instrText xml:space="preserve"> ADDIN EN.CITE &lt;EndNote&gt;&lt;Cite&gt;&lt;Author&gt;Muthén&lt;/Author&gt;&lt;Year&gt;1998-2017&lt;/Year&gt;&lt;RecNum&gt;11&lt;/RecNum&gt;&lt;DisplayText&gt;(Muthén &amp;amp; Muthén, 1998-2017)&lt;/DisplayText&gt;&lt;record&gt;&lt;rec-number&gt;11&lt;/rec-number&gt;&lt;foreign-keys&gt;&lt;key app="EN" db-id="2srdzfw2mdavxlevpzo5xvv1sr9aaaevft2p" timestamp="1498148703"&gt;11&lt;/key&gt;&lt;/foreign-keys&gt;&lt;ref-type name="Book"&gt;6&lt;/ref-type&gt;&lt;contributors&gt;&lt;authors&gt;&lt;author&gt;Muthén, Linda K.&lt;/author&gt;&lt;author&gt;Muthén, Bengt O.&lt;/author&gt;&lt;/authors&gt;&lt;/contributors&gt;&lt;titles&gt;&lt;title&gt;MPlus user&amp;apos;s guide. Eighth Edition&lt;/title&gt;&lt;/titles&gt;&lt;dates&gt;&lt;year&gt;1998-2017&lt;/year&gt;&lt;/dates&gt;&lt;pub-location&gt;Los Angeles, CA&lt;/pub-location&gt;&lt;publisher&gt;Muthén &amp;amp; Muthén&lt;/publisher&gt;&lt;urls&gt;&lt;related-urls&gt;&lt;url&gt;https://www.statmodel.com/html_ug.shtml&lt;/url&gt;&lt;/related-urls&gt;&lt;/urls&gt;&lt;/record&gt;&lt;/Cite&gt;&lt;/EndNote&gt;</w:instrText>
      </w:r>
      <w:r w:rsidR="00AA3EB9" w:rsidRPr="007F3923">
        <w:rPr>
          <w:lang w:val="en-US"/>
        </w:rPr>
        <w:fldChar w:fldCharType="separate"/>
      </w:r>
      <w:r w:rsidR="00080007">
        <w:rPr>
          <w:noProof/>
          <w:lang w:val="en-US"/>
        </w:rPr>
        <w:t>(Muthén &amp; Muthén, 1998-2017)</w:t>
      </w:r>
      <w:r w:rsidR="00AA3EB9" w:rsidRPr="007F3923">
        <w:rPr>
          <w:lang w:val="en-US"/>
        </w:rPr>
        <w:fldChar w:fldCharType="end"/>
      </w:r>
      <w:r w:rsidR="009C564D">
        <w:rPr>
          <w:lang w:val="en-US"/>
        </w:rPr>
        <w:t>.</w:t>
      </w:r>
    </w:p>
    <w:p w14:paraId="021D19F4" w14:textId="081BEA3A" w:rsidR="005831DC" w:rsidRPr="007F3923" w:rsidRDefault="00AA3EB9">
      <w:pPr>
        <w:rPr>
          <w:lang w:val="en-US"/>
        </w:rPr>
      </w:pPr>
      <w:r w:rsidRPr="007F3923">
        <w:rPr>
          <w:lang w:val="en-US"/>
        </w:rPr>
        <w:t>Our previous study using the same data found that a 5-class solution adequately describes the combined cigarette and cannabis use data</w:t>
      </w:r>
      <w:r w:rsidR="00AB6389" w:rsidRPr="007F3923">
        <w:rPr>
          <w:lang w:val="en-US"/>
        </w:rPr>
        <w:t xml:space="preserve"> between ages 14 to 19 years</w:t>
      </w:r>
      <w:r w:rsidR="00252344">
        <w:rPr>
          <w:lang w:val="en-US"/>
        </w:rPr>
        <w:t xml:space="preserve"> </w:t>
      </w:r>
      <w:r w:rsidRPr="007F3923">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 </w:instrText>
      </w:r>
      <w:r w:rsidR="00080007">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Jones et al., 2018)</w:t>
      </w:r>
      <w:r w:rsidRPr="007F3923">
        <w:rPr>
          <w:lang w:val="en-US"/>
        </w:rPr>
        <w:fldChar w:fldCharType="end"/>
      </w:r>
      <w:r w:rsidR="009C564D">
        <w:rPr>
          <w:lang w:val="en-US"/>
        </w:rPr>
        <w:t>.</w:t>
      </w:r>
      <w:r w:rsidRPr="007F3923">
        <w:rPr>
          <w:lang w:val="en-US"/>
        </w:rPr>
        <w:t xml:space="preserve"> The classes were defined as: non-users, early-onset cigarette-only users, early-onset cannabis users</w:t>
      </w:r>
      <w:r w:rsidR="0088321C">
        <w:rPr>
          <w:lang w:val="en-US"/>
        </w:rPr>
        <w:t xml:space="preserve"> (with or without cigarette use)</w:t>
      </w:r>
      <w:r w:rsidRPr="007F3923">
        <w:rPr>
          <w:lang w:val="en-US"/>
        </w:rPr>
        <w:t>, late-onset cigarette-only user</w:t>
      </w:r>
      <w:r w:rsidR="00A85F0A" w:rsidRPr="007F3923">
        <w:rPr>
          <w:lang w:val="en-US"/>
        </w:rPr>
        <w:t>s and late-onset cannabis users</w:t>
      </w:r>
      <w:r w:rsidR="0088321C">
        <w:rPr>
          <w:lang w:val="en-US"/>
        </w:rPr>
        <w:t xml:space="preserve"> (with or without cigarette use)</w:t>
      </w:r>
      <w:r w:rsidRPr="007F3923">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 </w:instrText>
      </w:r>
      <w:r w:rsidR="00080007">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Jones et al., 2018)</w:t>
      </w:r>
      <w:r w:rsidRPr="007F3923">
        <w:rPr>
          <w:lang w:val="en-US"/>
        </w:rPr>
        <w:fldChar w:fldCharType="end"/>
      </w:r>
      <w:r w:rsidR="009C564D">
        <w:rPr>
          <w:lang w:val="en-US"/>
        </w:rPr>
        <w:t>.</w:t>
      </w:r>
      <w:r w:rsidRPr="007F3923">
        <w:rPr>
          <w:lang w:val="en-US"/>
        </w:rPr>
        <w:t xml:space="preserve"> </w:t>
      </w:r>
      <w:r w:rsidR="001C2C0B">
        <w:rPr>
          <w:lang w:val="en-US"/>
        </w:rPr>
        <w:t xml:space="preserve">Based </w:t>
      </w:r>
      <w:r w:rsidR="00FF582B">
        <w:rPr>
          <w:lang w:val="en-US"/>
        </w:rPr>
        <w:t>on the</w:t>
      </w:r>
      <w:r w:rsidR="00490DFE">
        <w:rPr>
          <w:lang w:val="en-US"/>
        </w:rPr>
        <w:t xml:space="preserve"> </w:t>
      </w:r>
      <w:r w:rsidR="00FF582B">
        <w:rPr>
          <w:lang w:val="en-US"/>
        </w:rPr>
        <w:t xml:space="preserve">patterns of </w:t>
      </w:r>
      <w:r w:rsidR="00490DFE">
        <w:rPr>
          <w:lang w:val="en-US"/>
        </w:rPr>
        <w:t>class membership</w:t>
      </w:r>
      <w:r w:rsidR="00FF582B">
        <w:rPr>
          <w:lang w:val="en-US"/>
        </w:rPr>
        <w:t xml:space="preserve"> across time</w:t>
      </w:r>
      <w:r w:rsidR="00E25884">
        <w:rPr>
          <w:lang w:val="en-US"/>
        </w:rPr>
        <w:t xml:space="preserve"> (see </w:t>
      </w:r>
      <w:r w:rsidR="00E25884" w:rsidRPr="00E25884">
        <w:rPr>
          <w:lang w:val="en-US"/>
        </w:rPr>
        <w:t xml:space="preserve">Jones </w:t>
      </w:r>
      <w:r w:rsidR="00E25884" w:rsidRPr="00E25884">
        <w:rPr>
          <w:i/>
          <w:iCs/>
          <w:lang w:val="en-US"/>
        </w:rPr>
        <w:t>et al</w:t>
      </w:r>
      <w:r w:rsidR="00E25884" w:rsidRPr="00E25884">
        <w:rPr>
          <w:lang w:val="en-US"/>
        </w:rPr>
        <w:t>., 2018)</w:t>
      </w:r>
      <w:r w:rsidR="00742D94">
        <w:rPr>
          <w:lang w:val="en-US"/>
        </w:rPr>
        <w:fldChar w:fldCharType="begin">
          <w:fldData xml:space="preserve">PEVuZE5vdGU+PENpdGUgRXhjbHVkZUF1dGg9IjEiIEV4Y2x1ZGVZZWFyPSIxIj48QXV0aG9yPkpv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==
</w:fldData>
        </w:fldChar>
      </w:r>
      <w:r w:rsidR="00E25884">
        <w:rPr>
          <w:lang w:val="en-US"/>
        </w:rPr>
        <w:instrText xml:space="preserve"> ADDIN EN.CITE </w:instrText>
      </w:r>
      <w:r w:rsidR="00E25884">
        <w:rPr>
          <w:lang w:val="en-US"/>
        </w:rPr>
        <w:fldChar w:fldCharType="begin">
          <w:fldData xml:space="preserve">PEVuZE5vdGU+PENpdGUgRXhjbHVkZUF1dGg9IjEiIEV4Y2x1ZGVZZWFyPSIxIj48QXV0aG9yPkpv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==
</w:fldData>
        </w:fldChar>
      </w:r>
      <w:r w:rsidR="00E25884">
        <w:rPr>
          <w:lang w:val="en-US"/>
        </w:rPr>
        <w:instrText xml:space="preserve"> ADDIN EN.CITE.DATA </w:instrText>
      </w:r>
      <w:r w:rsidR="00E25884">
        <w:rPr>
          <w:lang w:val="en-US"/>
        </w:rPr>
      </w:r>
      <w:r w:rsidR="00E25884">
        <w:rPr>
          <w:lang w:val="en-US"/>
        </w:rPr>
        <w:fldChar w:fldCharType="end"/>
      </w:r>
      <w:r w:rsidR="00742D94">
        <w:rPr>
          <w:lang w:val="en-US"/>
        </w:rPr>
      </w:r>
      <w:r w:rsidR="00742D94">
        <w:rPr>
          <w:lang w:val="en-US"/>
        </w:rPr>
        <w:fldChar w:fldCharType="end"/>
      </w:r>
      <w:r w:rsidR="00742D94">
        <w:rPr>
          <w:lang w:val="en-US"/>
        </w:rPr>
        <w:t>, e</w:t>
      </w:r>
      <w:r w:rsidR="0019238D" w:rsidRPr="007F3923">
        <w:rPr>
          <w:lang w:val="en-US"/>
        </w:rPr>
        <w:t xml:space="preserve">arly-onset </w:t>
      </w:r>
      <w:r w:rsidR="008C6471" w:rsidRPr="007F3923">
        <w:rPr>
          <w:lang w:val="en-US"/>
        </w:rPr>
        <w:t xml:space="preserve">and late-onset </w:t>
      </w:r>
      <w:r w:rsidR="0019238D" w:rsidRPr="007F3923">
        <w:rPr>
          <w:lang w:val="en-US"/>
        </w:rPr>
        <w:t xml:space="preserve">substance use </w:t>
      </w:r>
      <w:r w:rsidR="008C6471" w:rsidRPr="007F3923">
        <w:rPr>
          <w:lang w:val="en-US"/>
        </w:rPr>
        <w:t>are</w:t>
      </w:r>
      <w:r w:rsidR="0019238D" w:rsidRPr="007F3923">
        <w:rPr>
          <w:lang w:val="en-US"/>
        </w:rPr>
        <w:t xml:space="preserve"> </w:t>
      </w:r>
      <w:r w:rsidR="00637F0F">
        <w:rPr>
          <w:lang w:val="en-US"/>
        </w:rPr>
        <w:t xml:space="preserve">approximately </w:t>
      </w:r>
      <w:r w:rsidR="0019238D" w:rsidRPr="007F3923">
        <w:rPr>
          <w:lang w:val="en-US"/>
        </w:rPr>
        <w:t xml:space="preserve">defined as higher probability of use between </w:t>
      </w:r>
      <w:r w:rsidR="008C6471" w:rsidRPr="007F3923">
        <w:rPr>
          <w:lang w:val="en-US"/>
        </w:rPr>
        <w:t xml:space="preserve">approximate </w:t>
      </w:r>
      <w:r w:rsidR="0019238D" w:rsidRPr="007F3923">
        <w:rPr>
          <w:lang w:val="en-US"/>
        </w:rPr>
        <w:t xml:space="preserve">ages 14-16 years </w:t>
      </w:r>
      <w:r w:rsidR="008C6471" w:rsidRPr="007F3923">
        <w:rPr>
          <w:lang w:val="en-US"/>
        </w:rPr>
        <w:t>and</w:t>
      </w:r>
      <w:r w:rsidR="0019238D" w:rsidRPr="007F3923">
        <w:rPr>
          <w:lang w:val="en-US"/>
        </w:rPr>
        <w:t xml:space="preserve"> higher probability of use between </w:t>
      </w:r>
      <w:r w:rsidR="008C6471" w:rsidRPr="007F3923">
        <w:rPr>
          <w:lang w:val="en-US"/>
        </w:rPr>
        <w:t xml:space="preserve">approximate </w:t>
      </w:r>
      <w:r w:rsidR="0019238D" w:rsidRPr="007F3923">
        <w:rPr>
          <w:lang w:val="en-US"/>
        </w:rPr>
        <w:t>ages 16-19 years</w:t>
      </w:r>
      <w:r w:rsidR="008C6471" w:rsidRPr="007F3923">
        <w:rPr>
          <w:lang w:val="en-US"/>
        </w:rPr>
        <w:t>, respectively</w:t>
      </w:r>
      <w:r w:rsidR="005A3A14">
        <w:rPr>
          <w:lang w:val="en-US"/>
        </w:rPr>
        <w:t xml:space="preserve"> (</w:t>
      </w:r>
      <w:r w:rsidR="005A3A14" w:rsidRPr="00C75462">
        <w:rPr>
          <w:lang w:val="en-US"/>
        </w:rPr>
        <w:t xml:space="preserve">see Supplementary Figure </w:t>
      </w:r>
      <w:r w:rsidR="00C75462">
        <w:rPr>
          <w:lang w:val="en-US"/>
        </w:rPr>
        <w:t>1</w:t>
      </w:r>
      <w:r w:rsidR="005A3A14">
        <w:rPr>
          <w:lang w:val="en-US"/>
        </w:rPr>
        <w:t>)</w:t>
      </w:r>
      <w:r w:rsidR="0019238D" w:rsidRPr="007F3923">
        <w:rPr>
          <w:lang w:val="en-US"/>
        </w:rPr>
        <w:t xml:space="preserve">. </w:t>
      </w:r>
    </w:p>
    <w:p w14:paraId="31794676" w14:textId="77777777" w:rsidR="005831DC" w:rsidRPr="007F3923" w:rsidRDefault="00AA3EB9">
      <w:pPr>
        <w:pStyle w:val="Heading3"/>
      </w:pPr>
      <w:bookmarkStart w:id="10" w:name="_Hlk12618007"/>
      <w:r w:rsidRPr="007F3923">
        <w:t>Association analyses</w:t>
      </w:r>
    </w:p>
    <w:p w14:paraId="1490E5C7" w14:textId="48B6E58B" w:rsidR="005831DC" w:rsidRPr="007F3923" w:rsidRDefault="00AA3EB9">
      <w:pPr>
        <w:rPr>
          <w:lang w:val="en-US"/>
        </w:rPr>
      </w:pPr>
      <w:r w:rsidRPr="007F3923">
        <w:rPr>
          <w:lang w:val="en-US"/>
        </w:rPr>
        <w:t xml:space="preserve">Multinomial logistic regression was used to assess whether polygenic scores predicted latent class membership. Associations were assessed using a manual implementation of the bias-adjusted </w:t>
      </w:r>
      <w:r w:rsidR="00A85F0A" w:rsidRPr="007F3923">
        <w:rPr>
          <w:lang w:val="en-US"/>
        </w:rPr>
        <w:t>three-step method in MPlus (see</w:t>
      </w:r>
      <w:r w:rsidR="00E32F94" w:rsidRPr="007F3923">
        <w:rPr>
          <w:lang w:val="en-US"/>
        </w:rPr>
        <w:t xml:space="preserve"> </w:t>
      </w:r>
      <w:r w:rsidR="000A1A5B" w:rsidRPr="007F3923">
        <w:rPr>
          <w:lang w:val="en-US"/>
        </w:rPr>
        <w:t>Supplementary</w:t>
      </w:r>
      <w:r w:rsidR="00E32F94" w:rsidRPr="007F3923">
        <w:rPr>
          <w:lang w:val="en-US"/>
        </w:rPr>
        <w:t xml:space="preserve"> </w:t>
      </w:r>
      <w:r w:rsidR="00522412">
        <w:rPr>
          <w:lang w:val="en-US"/>
        </w:rPr>
        <w:t>M</w:t>
      </w:r>
      <w:r w:rsidR="00522412" w:rsidRPr="007F3923">
        <w:rPr>
          <w:lang w:val="en-US"/>
        </w:rPr>
        <w:t xml:space="preserve">ethods </w:t>
      </w:r>
      <w:r w:rsidR="00E32F94" w:rsidRPr="007F3923">
        <w:rPr>
          <w:lang w:val="en-US"/>
        </w:rPr>
        <w:t xml:space="preserve">and Heron </w:t>
      </w:r>
      <w:r w:rsidR="00E32F94" w:rsidRPr="007F3923">
        <w:rPr>
          <w:i/>
          <w:iCs/>
          <w:lang w:val="en-US"/>
        </w:rPr>
        <w:t>et al</w:t>
      </w:r>
      <w:r w:rsidR="00E32F94" w:rsidRPr="007F3923">
        <w:rPr>
          <w:lang w:val="en-US"/>
        </w:rPr>
        <w:t>.</w:t>
      </w:r>
      <w:r w:rsidR="00FE77D2">
        <w:rPr>
          <w:lang w:val="en-US"/>
        </w:rPr>
        <w:t xml:space="preserve"> </w:t>
      </w:r>
      <w:r w:rsidRPr="007F3923">
        <w:rPr>
          <w:lang w:val="en-US"/>
        </w:rPr>
        <w:fldChar w:fldCharType="begin"/>
      </w:r>
      <w:r w:rsidR="00FE77D2">
        <w:rPr>
          <w:lang w:val="en-US"/>
        </w:rPr>
        <w:instrText xml:space="preserve"> ADDIN EN.CITE &lt;EndNote&gt;&lt;Cite ExcludeAuth="1"&gt;&lt;Author&gt;Heron&lt;/Author&gt;&lt;Year&gt;2015&lt;/Year&gt;&lt;RecNum&gt;12&lt;/RecNum&gt;&lt;DisplayText&gt;(2015)&lt;/DisplayText&gt;&lt;record&gt;&lt;rec-number&gt;12&lt;/rec-number&gt;&lt;foreign-keys&gt;&lt;key app="EN" db-id="2srdzfw2mdavxlevpzo5xvv1sr9aaaevft2p" timestamp="1498148704"&gt;12&lt;/key&gt;&lt;/foreign-keys&gt;&lt;ref-type name="Journal Article"&gt;17&lt;/ref-type&gt;&lt;contributors&gt;&lt;authors&gt;&lt;author&gt;Heron, Jon E&lt;/author&gt;&lt;author&gt;Croudace, Tim J&lt;/author&gt;&lt;author&gt;Barker, Edward D&lt;/author&gt;&lt;author&gt;Tilling, Kate&lt;/author&gt;&lt;/authors&gt;&lt;/contributors&gt;&lt;titles&gt;&lt;title&gt;A comparison of approaches for assessing covariate effects in latent class analysis&lt;/title&gt;&lt;secondary-title&gt;2015&lt;/secondary-title&gt;&lt;short-title&gt;A comparison of approaches for assessing covariate effects in latent class analysis&lt;/short-title&gt;&lt;/titles&gt;&lt;periodical&gt;&lt;full-title&gt;2015&lt;/full-title&gt;&lt;/periodical&gt;&lt;pages&gt;15&lt;/pages&gt;&lt;volume&gt;6&lt;/volume&gt;&lt;number&gt;4&lt;/number&gt;&lt;edition&gt;2015-10-29&lt;/edition&gt;&lt;section&gt;420&lt;/section&gt;&lt;keywords&gt;&lt;keyword&gt;ALSPAC, latent class analysis, trajectories, bias, three-step&lt;/keyword&gt;&lt;/keywords&gt;&lt;dates&gt;&lt;year&gt;2015&lt;/year&gt;&lt;pub-dates&gt;&lt;date&gt;2015-09-28&lt;/date&gt;&lt;/pub-dates&gt;&lt;/dates&gt;&lt;isbn&gt;1757-9597&lt;/isbn&gt;&lt;work-type&gt;ALSPAC, latent class analysis, trajectories, bias, three-step&lt;/work-type&gt;&lt;urls&gt;&lt;related-urls&gt;&lt;url&gt;http://www.llcsjournal.org/index.php/llcs/article/view/322&lt;/url&gt;&lt;url&gt;http://www.llcsjournal.org/index.php/llcs/article/download/322/429&lt;/url&gt;&lt;/related-urls&gt;&lt;/urls&gt;&lt;electronic-resource-num&gt;10.14301/llcs.v6i4.322&lt;/electronic-resource-num&gt;&lt;/record&gt;&lt;/Cite&gt;&lt;/EndNote&gt;</w:instrText>
      </w:r>
      <w:r w:rsidRPr="007F3923">
        <w:rPr>
          <w:lang w:val="en-US"/>
        </w:rPr>
        <w:fldChar w:fldCharType="separate"/>
      </w:r>
      <w:r w:rsidR="00FE77D2">
        <w:rPr>
          <w:noProof/>
          <w:lang w:val="en-US"/>
        </w:rPr>
        <w:t>(2015)</w:t>
      </w:r>
      <w:r w:rsidRPr="007F3923">
        <w:rPr>
          <w:lang w:val="en-US"/>
        </w:rPr>
        <w:fldChar w:fldCharType="end"/>
      </w:r>
      <w:r w:rsidRPr="007F3923">
        <w:rPr>
          <w:lang w:val="en-US"/>
        </w:rPr>
        <w:t xml:space="preserve"> for more detail). Association analyses were conducted using individuals who had cigarette and cannabis use data present for 3 or more time points and genetic data. </w:t>
      </w:r>
    </w:p>
    <w:p w14:paraId="15CBC3A9" w14:textId="7139CB29" w:rsidR="005831DC" w:rsidRPr="007F3923" w:rsidRDefault="00AA3EB9">
      <w:pPr>
        <w:rPr>
          <w:lang w:val="en-US"/>
        </w:rPr>
      </w:pPr>
      <w:r w:rsidRPr="007F3923">
        <w:rPr>
          <w:lang w:val="en-US"/>
        </w:rPr>
        <w:t>To investigate whether associations between schizophrenia polygenic scores and latent class membership were influenced by genetic overlap between variants associated with both schizophrenia and cannabis or cigarette use, analyses were also adjusted for</w:t>
      </w:r>
      <w:r w:rsidR="00852118" w:rsidRPr="007F3923">
        <w:rPr>
          <w:lang w:val="en-US"/>
        </w:rPr>
        <w:t xml:space="preserve"> the</w:t>
      </w:r>
      <w:r w:rsidRPr="007F3923">
        <w:rPr>
          <w:lang w:val="en-US"/>
        </w:rPr>
        <w:t xml:space="preserve"> cigarette smoking initiation and cannabis use initiation</w:t>
      </w:r>
      <w:r w:rsidR="009624CA" w:rsidRPr="007F3923">
        <w:rPr>
          <w:lang w:val="en-US"/>
        </w:rPr>
        <w:t xml:space="preserve"> polygenic scores</w:t>
      </w:r>
      <w:r w:rsidRPr="007F3923">
        <w:rPr>
          <w:lang w:val="en-US"/>
        </w:rPr>
        <w:t>.</w:t>
      </w:r>
    </w:p>
    <w:bookmarkEnd w:id="10"/>
    <w:p w14:paraId="451DDEFF" w14:textId="4D939535" w:rsidR="005831DC" w:rsidRPr="007F3923" w:rsidRDefault="00AA3EB9">
      <w:pPr>
        <w:rPr>
          <w:lang w:val="en-US"/>
        </w:rPr>
      </w:pPr>
      <w:r w:rsidRPr="007F3923">
        <w:rPr>
          <w:lang w:val="en-US"/>
        </w:rPr>
        <w:t>As it was not possible to incorporate information on frequency of substance use in our 5-class latent class approach as thi</w:t>
      </w:r>
      <w:r w:rsidR="00A85F0A" w:rsidRPr="007F3923">
        <w:rPr>
          <w:lang w:val="en-US"/>
        </w:rPr>
        <w:t>s resulted in an unstable model</w:t>
      </w:r>
      <w:r w:rsidR="004E6E57">
        <w:rPr>
          <w:lang w:val="en-US"/>
        </w:rPr>
        <w:t xml:space="preserve"> </w:t>
      </w:r>
      <w:r w:rsidRPr="007F3923">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 </w:instrText>
      </w:r>
      <w:r w:rsidR="00080007">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Jones et al., 2018)</w:t>
      </w:r>
      <w:r w:rsidRPr="007F3923">
        <w:rPr>
          <w:lang w:val="en-US"/>
        </w:rPr>
        <w:fldChar w:fldCharType="end"/>
      </w:r>
      <w:r w:rsidR="002034DB">
        <w:rPr>
          <w:lang w:val="en-US"/>
        </w:rPr>
        <w:t>,</w:t>
      </w:r>
      <w:r w:rsidRPr="007F3923">
        <w:rPr>
          <w:lang w:val="en-US"/>
        </w:rPr>
        <w:t xml:space="preserve"> we examined whether</w:t>
      </w:r>
      <w:r w:rsidR="009624CA" w:rsidRPr="007F3923">
        <w:rPr>
          <w:lang w:val="en-US"/>
        </w:rPr>
        <w:t xml:space="preserve"> schizophrenia</w:t>
      </w:r>
      <w:r w:rsidRPr="007F3923">
        <w:rPr>
          <w:lang w:val="en-US"/>
        </w:rPr>
        <w:t xml:space="preserve"> polygenic scores were associated with frequency of cannabis or cigarette use using data from single time-points.</w:t>
      </w:r>
      <w:r w:rsidR="00720227">
        <w:rPr>
          <w:lang w:val="en-US"/>
        </w:rPr>
        <w:t xml:space="preserve"> </w:t>
      </w:r>
      <w:r w:rsidR="00541853">
        <w:rPr>
          <w:lang w:val="en-US"/>
        </w:rPr>
        <w:t>To aid future meta-analyses, the association</w:t>
      </w:r>
      <w:r w:rsidR="001032AB">
        <w:rPr>
          <w:lang w:val="en-US"/>
        </w:rPr>
        <w:t xml:space="preserve"> between </w:t>
      </w:r>
      <w:r w:rsidR="001032AB" w:rsidRPr="007F3923">
        <w:rPr>
          <w:lang w:val="en-US"/>
        </w:rPr>
        <w:t>schizophrenia polygenic scores</w:t>
      </w:r>
      <w:r w:rsidR="001032AB">
        <w:rPr>
          <w:lang w:val="en-US"/>
        </w:rPr>
        <w:t xml:space="preserve"> and </w:t>
      </w:r>
      <w:r w:rsidR="00C961DC">
        <w:rPr>
          <w:lang w:val="en-US"/>
        </w:rPr>
        <w:t>cannabis and cigarette ever versus never use</w:t>
      </w:r>
      <w:r w:rsidR="002F00EC">
        <w:rPr>
          <w:lang w:val="en-US"/>
        </w:rPr>
        <w:t xml:space="preserve"> were also investigated.</w:t>
      </w:r>
      <w:r w:rsidRPr="007F3923">
        <w:rPr>
          <w:lang w:val="en-US"/>
        </w:rPr>
        <w:t xml:space="preserve"> The association between </w:t>
      </w:r>
      <w:r w:rsidR="009624CA" w:rsidRPr="007F3923">
        <w:rPr>
          <w:lang w:val="en-US"/>
        </w:rPr>
        <w:t xml:space="preserve">schizophrenia </w:t>
      </w:r>
      <w:r w:rsidRPr="007F3923">
        <w:rPr>
          <w:lang w:val="en-US"/>
        </w:rPr>
        <w:t>polygenic scores and</w:t>
      </w:r>
      <w:r w:rsidR="006B1D7E">
        <w:rPr>
          <w:lang w:val="en-US"/>
        </w:rPr>
        <w:t xml:space="preserve"> ever/never </w:t>
      </w:r>
      <w:r w:rsidR="008F4A1D">
        <w:rPr>
          <w:lang w:val="en-US"/>
        </w:rPr>
        <w:t>use and</w:t>
      </w:r>
      <w:r w:rsidRPr="007F3923">
        <w:rPr>
          <w:lang w:val="en-US"/>
        </w:rPr>
        <w:t xml:space="preserve"> frequency of use w</w:t>
      </w:r>
      <w:r w:rsidR="00117711">
        <w:rPr>
          <w:lang w:val="en-US"/>
        </w:rPr>
        <w:t>ere</w:t>
      </w:r>
      <w:r w:rsidRPr="007F3923">
        <w:rPr>
          <w:lang w:val="en-US"/>
        </w:rPr>
        <w:t xml:space="preserve"> assessed using</w:t>
      </w:r>
      <w:r w:rsidR="008F4A1D">
        <w:rPr>
          <w:lang w:val="en-US"/>
        </w:rPr>
        <w:t xml:space="preserve"> logistic </w:t>
      </w:r>
      <w:r w:rsidR="00117711">
        <w:rPr>
          <w:lang w:val="en-US"/>
        </w:rPr>
        <w:t>regression</w:t>
      </w:r>
      <w:r w:rsidR="008F4A1D">
        <w:rPr>
          <w:lang w:val="en-US"/>
        </w:rPr>
        <w:t xml:space="preserve"> and</w:t>
      </w:r>
      <w:r w:rsidRPr="007F3923">
        <w:rPr>
          <w:lang w:val="en-US"/>
        </w:rPr>
        <w:t xml:space="preserve"> ordered logistic regression</w:t>
      </w:r>
      <w:r w:rsidR="008F4A1D">
        <w:rPr>
          <w:lang w:val="en-US"/>
        </w:rPr>
        <w:t>, respectively,</w:t>
      </w:r>
      <w:r w:rsidRPr="007F3923">
        <w:rPr>
          <w:lang w:val="en-US"/>
        </w:rPr>
        <w:t xml:space="preserve"> in Stata statistical software (version 15; StataCorp LLC).</w:t>
      </w:r>
    </w:p>
    <w:p w14:paraId="2600A3BF" w14:textId="77777777" w:rsidR="005831DC" w:rsidRPr="007F3923" w:rsidRDefault="00AA3EB9">
      <w:pPr>
        <w:pStyle w:val="Heading3"/>
      </w:pPr>
      <w:r w:rsidRPr="007F3923">
        <w:t>Mediation analysis</w:t>
      </w:r>
    </w:p>
    <w:p w14:paraId="01969854" w14:textId="48392CEA" w:rsidR="005831DC" w:rsidRPr="007F3923" w:rsidRDefault="00AA3EB9">
      <w:pPr>
        <w:rPr>
          <w:color w:val="000000"/>
          <w:shd w:val="clear" w:color="auto" w:fill="FFFFFF"/>
          <w:lang w:val="en-US"/>
        </w:rPr>
      </w:pPr>
      <w:r w:rsidRPr="007F3923">
        <w:rPr>
          <w:lang w:val="en-US"/>
        </w:rPr>
        <w:t xml:space="preserve">Mediation models were used </w:t>
      </w:r>
      <w:r w:rsidRPr="007F3923">
        <w:rPr>
          <w:color w:val="000000"/>
          <w:shd w:val="clear" w:color="auto" w:fill="FFFFFF"/>
          <w:lang w:val="en-US"/>
        </w:rPr>
        <w:t xml:space="preserve">to assess the direct effects of polygenic risk for schizophrenia on </w:t>
      </w:r>
      <w:r w:rsidRPr="007F3923">
        <w:rPr>
          <w:lang w:val="en-US"/>
        </w:rPr>
        <w:t>latent class membership and indirectly through each potential mediator</w:t>
      </w:r>
      <w:r w:rsidRPr="007F3923">
        <w:rPr>
          <w:color w:val="000000"/>
          <w:shd w:val="clear" w:color="auto" w:fill="FFFFFF"/>
          <w:lang w:val="en-US"/>
        </w:rPr>
        <w:t xml:space="preserve">. </w:t>
      </w:r>
      <w:r w:rsidRPr="007F3923">
        <w:rPr>
          <w:lang w:val="en-US"/>
        </w:rPr>
        <w:t>Mediation models were run in MPlus using a</w:t>
      </w:r>
      <w:r w:rsidRPr="007F3923">
        <w:rPr>
          <w:color w:val="000000"/>
          <w:shd w:val="clear" w:color="auto" w:fill="FFFFFF"/>
          <w:lang w:val="en-US"/>
        </w:rPr>
        <w:t xml:space="preserve"> maximum likelihood estimator, and </w:t>
      </w:r>
      <w:r w:rsidRPr="007F3923">
        <w:rPr>
          <w:rFonts w:ascii="Calibri" w:hAnsi="Calibri"/>
          <w:color w:val="000000"/>
          <w:shd w:val="clear" w:color="auto" w:fill="FFFFFF"/>
          <w:lang w:val="en-US"/>
        </w:rPr>
        <w:t>standard errors for indirect effects were calculated using a non-parametric bootstrapping approach with 100 replications.</w:t>
      </w:r>
      <w:r w:rsidRPr="007F3923">
        <w:rPr>
          <w:lang w:val="en-US"/>
        </w:rPr>
        <w:t xml:space="preserve"> </w:t>
      </w:r>
      <w:r w:rsidRPr="007F3923">
        <w:rPr>
          <w:color w:val="000000"/>
          <w:shd w:val="clear" w:color="auto" w:fill="FFFFFF"/>
          <w:lang w:val="en-US"/>
        </w:rPr>
        <w:t xml:space="preserve">As two of the mediators were </w:t>
      </w:r>
      <w:r w:rsidRPr="007F3923">
        <w:rPr>
          <w:lang w:val="en-US"/>
        </w:rPr>
        <w:t>dichotomous</w:t>
      </w:r>
      <w:r w:rsidRPr="007F3923">
        <w:rPr>
          <w:color w:val="000000"/>
          <w:shd w:val="clear" w:color="auto" w:fill="FFFFFF"/>
          <w:lang w:val="en-US"/>
        </w:rPr>
        <w:t xml:space="preserve"> measures, a counterfactual </w:t>
      </w:r>
      <w:r w:rsidRPr="007F3923">
        <w:rPr>
          <w:lang w:val="en-US"/>
        </w:rPr>
        <w:t xml:space="preserve">approach was implemented to allow for incorporation of the dichotomous mediators with effect estimates that are easily </w:t>
      </w:r>
      <w:r w:rsidR="004C4B82" w:rsidRPr="007F3923">
        <w:rPr>
          <w:lang w:val="en-US"/>
        </w:rPr>
        <w:t>interpretable</w:t>
      </w:r>
      <w:r w:rsidR="008101DF">
        <w:rPr>
          <w:lang w:val="en-US"/>
        </w:rPr>
        <w:t xml:space="preserve"> </w:t>
      </w:r>
      <w:r w:rsidR="006C0A43" w:rsidRPr="007F3923">
        <w:rPr>
          <w:lang w:val="en-US"/>
        </w:rPr>
        <w:fldChar w:fldCharType="begin"/>
      </w:r>
      <w:r w:rsidR="00080007">
        <w:rPr>
          <w:lang w:val="en-US"/>
        </w:rPr>
        <w:instrText xml:space="preserve"> ADDIN EN.CITE &lt;EndNote&gt;&lt;Cite&gt;&lt;Author&gt;Valeri&lt;/Author&gt;&lt;Year&gt;2013&lt;/Year&gt;&lt;RecNum&gt;65&lt;/RecNum&gt;&lt;DisplayText&gt;(Valeri &amp;amp; VanderWeele, 2013)&lt;/DisplayText&gt;&lt;record&gt;&lt;rec-number&gt;65&lt;/rec-number&gt;&lt;foreign-keys&gt;&lt;key app="EN" db-id="2srdzfw2mdavxlevpzo5xvv1sr9aaaevft2p" timestamp="1561125529"&gt;65&lt;/key&gt;&lt;/foreign-keys&gt;&lt;ref-type name="Journal Article"&gt;17&lt;/ref-type&gt;&lt;contributors&gt;&lt;authors&gt;&lt;author&gt;Valeri, L.&lt;/author&gt;&lt;author&gt;VanderWeele, T. J.&lt;/author&gt;&lt;/authors&gt;&lt;/contributors&gt;&lt;auth-address&gt;Harvard Univ, Sch Publ Hlth, Dept Biostat, Cambridge, MA 02138 USA&amp;#xD;Harvard Univ, Sch Publ Hlth, Dept Epidemiol, Cambridge, MA 02138 USA&lt;/auth-address&gt;&lt;titles&gt;&lt;title&gt;Mediation analysis allowing for exposure-mediator interactions and causal interpretation: theoretical assumptions and implementation with SAS and SPSS macros&lt;/title&gt;&lt;secondary-title&gt;Psychological Methods&lt;/secondary-title&gt;&lt;alt-title&gt;Psychol Methods&lt;/alt-title&gt;&lt;/titles&gt;&lt;periodical&gt;&lt;full-title&gt;Psychological Methods&lt;/full-title&gt;&lt;abbr-1&gt;Psychol Methods&lt;/abbr-1&gt;&lt;/periodical&gt;&lt;alt-periodical&gt;&lt;full-title&gt;Psychological Methods&lt;/full-title&gt;&lt;abbr-1&gt;Psychol Methods&lt;/abbr-1&gt;&lt;/alt-periodical&gt;&lt;pages&gt;137-150&lt;/pages&gt;&lt;volume&gt;18&lt;/volume&gt;&lt;number&gt;2&lt;/number&gt;&lt;keywords&gt;&lt;keyword&gt;causal inference&lt;/keyword&gt;&lt;keyword&gt;direct and indirect effects&lt;/keyword&gt;&lt;keyword&gt;mediation analysis&lt;/keyword&gt;&lt;keyword&gt;interaction&lt;/keyword&gt;&lt;keyword&gt;software macro&lt;/keyword&gt;&lt;keyword&gt;principal stratification&lt;/keyword&gt;&lt;keyword&gt;models&lt;/keyword&gt;&lt;keyword&gt;moderators&lt;/keyword&gt;&lt;keyword&gt;inference&lt;/keyword&gt;&lt;keyword&gt;variables&lt;/keyword&gt;&lt;/keywords&gt;&lt;dates&gt;&lt;year&gt;2013&lt;/year&gt;&lt;pub-dates&gt;&lt;date&gt;Jun&lt;/date&gt;&lt;/pub-dates&gt;&lt;/dates&gt;&lt;isbn&gt;1082-989x&lt;/isbn&gt;&lt;accession-num&gt;WOS:000320404300002&lt;/accession-num&gt;&lt;urls&gt;&lt;related-urls&gt;&lt;url&gt;&amp;lt;Go to ISI&amp;gt;://WOS:000320404300002&lt;/url&gt;&lt;/related-urls&gt;&lt;/urls&gt;&lt;electronic-resource-num&gt;10.1037/a0031034&lt;/electronic-resource-num&gt;&lt;language&gt;English&lt;/language&gt;&lt;/record&gt;&lt;/Cite&gt;&lt;/EndNote&gt;</w:instrText>
      </w:r>
      <w:r w:rsidR="006C0A43" w:rsidRPr="007F3923">
        <w:rPr>
          <w:lang w:val="en-US"/>
        </w:rPr>
        <w:fldChar w:fldCharType="separate"/>
      </w:r>
      <w:r w:rsidR="00080007">
        <w:rPr>
          <w:noProof/>
          <w:lang w:val="en-US"/>
        </w:rPr>
        <w:t>(Valeri &amp; VanderWeele, 2013)</w:t>
      </w:r>
      <w:r w:rsidR="006C0A43" w:rsidRPr="007F3923">
        <w:rPr>
          <w:lang w:val="en-US"/>
        </w:rPr>
        <w:fldChar w:fldCharType="end"/>
      </w:r>
      <w:r w:rsidR="002034DB">
        <w:rPr>
          <w:lang w:val="en-US"/>
        </w:rPr>
        <w:t>.</w:t>
      </w:r>
      <w:r w:rsidRPr="007F3923">
        <w:rPr>
          <w:lang w:val="en-US"/>
        </w:rPr>
        <w:t xml:space="preserve"> However, it is noted that for the models incorporating continuous mediators, this approach simplifies to product of coefficient strategy as we did not allow for an interaction between exposure and mediator.</w:t>
      </w:r>
      <w:r w:rsidRPr="007F3923">
        <w:rPr>
          <w:color w:val="000000"/>
          <w:shd w:val="clear" w:color="auto" w:fill="FFFFFF"/>
          <w:lang w:val="en-US"/>
        </w:rPr>
        <w:t xml:space="preserve"> </w:t>
      </w:r>
    </w:p>
    <w:p w14:paraId="095E7C00" w14:textId="098D3213" w:rsidR="005831DC" w:rsidRPr="007F3923" w:rsidRDefault="00AA3EB9">
      <w:pPr>
        <w:pStyle w:val="Heading2"/>
        <w:rPr>
          <w:lang w:val="en-US"/>
        </w:rPr>
      </w:pPr>
      <w:r w:rsidRPr="007F3923">
        <w:rPr>
          <w:lang w:val="en-US"/>
        </w:rPr>
        <w:t xml:space="preserve">Class </w:t>
      </w:r>
      <w:r w:rsidR="007F3923" w:rsidRPr="007F3923">
        <w:rPr>
          <w:lang w:val="en-US"/>
        </w:rPr>
        <w:t>reparameterization</w:t>
      </w:r>
      <w:r w:rsidRPr="007F3923">
        <w:rPr>
          <w:color w:val="000000"/>
          <w:shd w:val="clear" w:color="auto" w:fill="FFFFFF"/>
          <w:lang w:val="en-US"/>
        </w:rPr>
        <w:t xml:space="preserve"> </w:t>
      </w:r>
    </w:p>
    <w:p w14:paraId="57BD8BC8" w14:textId="3C645E4C" w:rsidR="001572AA" w:rsidRDefault="00A073D3" w:rsidP="001572AA">
      <w:pPr>
        <w:rPr>
          <w:lang w:val="en-US"/>
        </w:rPr>
      </w:pPr>
      <w:r w:rsidRPr="007F3923">
        <w:rPr>
          <w:lang w:val="en-US"/>
        </w:rPr>
        <w:t>As</w:t>
      </w:r>
      <w:r w:rsidR="00451413" w:rsidRPr="007F3923">
        <w:rPr>
          <w:lang w:val="en-US"/>
        </w:rPr>
        <w:t xml:space="preserve"> the main analyses </w:t>
      </w:r>
      <w:r w:rsidRPr="007F3923">
        <w:rPr>
          <w:lang w:val="en-US"/>
        </w:rPr>
        <w:t>were</w:t>
      </w:r>
      <w:r w:rsidR="00451413" w:rsidRPr="007F3923">
        <w:rPr>
          <w:lang w:val="en-US"/>
        </w:rPr>
        <w:t xml:space="preserve"> performed using multinomial logistic regression, the effect estimates are interpreted as the strength of association between the </w:t>
      </w:r>
      <w:r w:rsidR="009C01BE" w:rsidRPr="007F3923">
        <w:rPr>
          <w:lang w:val="en-US"/>
        </w:rPr>
        <w:t>exposure</w:t>
      </w:r>
      <w:r w:rsidR="00451413" w:rsidRPr="007F3923">
        <w:rPr>
          <w:lang w:val="en-US"/>
        </w:rPr>
        <w:t xml:space="preserve"> and </w:t>
      </w:r>
      <w:r w:rsidR="00333EA9" w:rsidRPr="007F3923">
        <w:rPr>
          <w:lang w:val="en-US"/>
        </w:rPr>
        <w:t>each</w:t>
      </w:r>
      <w:r w:rsidR="00451413" w:rsidRPr="007F3923">
        <w:rPr>
          <w:lang w:val="en-US"/>
        </w:rPr>
        <w:t xml:space="preserve"> </w:t>
      </w:r>
      <w:r w:rsidR="009C01BE" w:rsidRPr="007F3923">
        <w:rPr>
          <w:lang w:val="en-US"/>
        </w:rPr>
        <w:t>outcome</w:t>
      </w:r>
      <w:r w:rsidR="00451413" w:rsidRPr="007F3923">
        <w:rPr>
          <w:lang w:val="en-US"/>
        </w:rPr>
        <w:t xml:space="preserve"> class in relation to a reference class, rather than </w:t>
      </w:r>
      <w:r w:rsidR="00333EA9" w:rsidRPr="007F3923">
        <w:rPr>
          <w:lang w:val="en-US"/>
        </w:rPr>
        <w:t xml:space="preserve">the </w:t>
      </w:r>
      <w:r w:rsidR="00451413" w:rsidRPr="007F3923">
        <w:rPr>
          <w:lang w:val="en-US"/>
        </w:rPr>
        <w:t xml:space="preserve">effect of the </w:t>
      </w:r>
      <w:r w:rsidR="009C01BE" w:rsidRPr="007F3923">
        <w:rPr>
          <w:lang w:val="en-US"/>
        </w:rPr>
        <w:t>exposure</w:t>
      </w:r>
      <w:r w:rsidR="00333EA9" w:rsidRPr="007F3923">
        <w:rPr>
          <w:lang w:val="en-US"/>
        </w:rPr>
        <w:t xml:space="preserve"> </w:t>
      </w:r>
      <w:r w:rsidR="00451413" w:rsidRPr="007F3923">
        <w:rPr>
          <w:lang w:val="en-US"/>
        </w:rPr>
        <w:t xml:space="preserve">on class </w:t>
      </w:r>
      <w:r w:rsidR="00333EA9" w:rsidRPr="007F3923">
        <w:rPr>
          <w:lang w:val="en-US"/>
        </w:rPr>
        <w:t xml:space="preserve">membership </w:t>
      </w:r>
      <w:r w:rsidR="00451413" w:rsidRPr="007F3923">
        <w:rPr>
          <w:lang w:val="en-US"/>
        </w:rPr>
        <w:t>in the whole population</w:t>
      </w:r>
      <w:r w:rsidR="00AA3EB9" w:rsidRPr="007F3923">
        <w:rPr>
          <w:lang w:val="en-US"/>
        </w:rPr>
        <w:t xml:space="preserve">. To </w:t>
      </w:r>
      <w:r w:rsidR="00333EA9" w:rsidRPr="007F3923">
        <w:rPr>
          <w:lang w:val="en-US"/>
        </w:rPr>
        <w:t xml:space="preserve">address </w:t>
      </w:r>
      <w:r w:rsidR="00925970" w:rsidRPr="007F3923">
        <w:rPr>
          <w:lang w:val="en-US"/>
        </w:rPr>
        <w:t>whether this influenced our results</w:t>
      </w:r>
      <w:r w:rsidR="00AA3EB9" w:rsidRPr="007F3923">
        <w:rPr>
          <w:lang w:val="en-US"/>
        </w:rPr>
        <w:t xml:space="preserve">, we repeated all analyses after </w:t>
      </w:r>
      <w:r w:rsidR="004C4B82" w:rsidRPr="007F3923">
        <w:rPr>
          <w:color w:val="000000"/>
          <w:shd w:val="clear" w:color="auto" w:fill="FFFFFF"/>
          <w:lang w:val="en-US"/>
        </w:rPr>
        <w:t xml:space="preserve">reparametrizing </w:t>
      </w:r>
      <w:r w:rsidR="00AA3EB9" w:rsidRPr="007F3923">
        <w:rPr>
          <w:color w:val="000000"/>
          <w:shd w:val="clear" w:color="auto" w:fill="FFFFFF"/>
          <w:lang w:val="en-US"/>
        </w:rPr>
        <w:t>the longitudinal latent classes</w:t>
      </w:r>
      <w:r w:rsidR="00333EA9" w:rsidRPr="007F3923">
        <w:rPr>
          <w:color w:val="000000"/>
          <w:shd w:val="clear" w:color="auto" w:fill="FFFFFF"/>
          <w:lang w:val="en-US"/>
        </w:rPr>
        <w:t xml:space="preserve"> (maintaining</w:t>
      </w:r>
      <w:r w:rsidR="00333EA9" w:rsidRPr="007F3923">
        <w:rPr>
          <w:lang w:val="en-US"/>
        </w:rPr>
        <w:t xml:space="preserve"> uncertainty in class membership)</w:t>
      </w:r>
      <w:r w:rsidR="00AA3EB9" w:rsidRPr="007F3923">
        <w:rPr>
          <w:color w:val="000000"/>
          <w:shd w:val="clear" w:color="auto" w:fill="FFFFFF"/>
          <w:lang w:val="en-US"/>
        </w:rPr>
        <w:t xml:space="preserve"> to examine, primarily, the effects for late-onset cannabis use as compared to all other classes </w:t>
      </w:r>
      <w:r w:rsidR="0071038E" w:rsidRPr="007F3923">
        <w:rPr>
          <w:color w:val="000000"/>
          <w:shd w:val="clear" w:color="auto" w:fill="FFFFFF"/>
          <w:lang w:val="en-US"/>
        </w:rPr>
        <w:t xml:space="preserve">combined </w:t>
      </w:r>
      <w:r w:rsidR="00AA3EB9" w:rsidRPr="007F3923">
        <w:rPr>
          <w:color w:val="000000"/>
          <w:shd w:val="clear" w:color="auto" w:fill="FFFFFF"/>
          <w:lang w:val="en-US"/>
        </w:rPr>
        <w:t>in a logistic regression. E</w:t>
      </w:r>
      <w:r w:rsidR="00AA3EB9" w:rsidRPr="007F3923">
        <w:rPr>
          <w:lang w:val="en-US"/>
        </w:rPr>
        <w:t xml:space="preserve">ffects from these analyses therefore represent odds for membership in late-onset cannabis use class compared to membership in any other latent class. </w:t>
      </w:r>
    </w:p>
    <w:p w14:paraId="718263E5" w14:textId="77777777" w:rsidR="001572AA" w:rsidRDefault="001572AA" w:rsidP="001572AA">
      <w:pPr>
        <w:rPr>
          <w:rFonts w:asciiTheme="majorHAnsi" w:eastAsiaTheme="majorEastAsia" w:hAnsiTheme="majorHAnsi" w:cstheme="majorBidi"/>
          <w:color w:val="365F91"/>
          <w:sz w:val="32"/>
          <w:szCs w:val="32"/>
          <w:lang w:val="en-US"/>
        </w:rPr>
      </w:pPr>
    </w:p>
    <w:p w14:paraId="644373B2" w14:textId="27CBFD34" w:rsidR="005831DC" w:rsidRPr="007F3923" w:rsidRDefault="00AA3EB9">
      <w:pPr>
        <w:pStyle w:val="Heading1"/>
        <w:rPr>
          <w:lang w:val="en-US"/>
        </w:rPr>
      </w:pPr>
      <w:r w:rsidRPr="007F3923">
        <w:rPr>
          <w:lang w:val="en-US"/>
        </w:rPr>
        <w:t>Results</w:t>
      </w:r>
    </w:p>
    <w:p w14:paraId="0ABA65C9" w14:textId="7E3907F5" w:rsidR="005831DC" w:rsidRPr="007F3923" w:rsidRDefault="00AA3EB9">
      <w:pPr>
        <w:rPr>
          <w:lang w:val="en-US"/>
        </w:rPr>
      </w:pPr>
      <w:r w:rsidRPr="007F3923">
        <w:rPr>
          <w:lang w:val="en-US"/>
        </w:rPr>
        <w:t>There was strong evidence that genetic risk for schizophrenia differed across the combined cigarette use and cannabis use latent classes (omnibus p = 0.00</w:t>
      </w:r>
      <w:r w:rsidR="001962BE" w:rsidRPr="007F3923">
        <w:rPr>
          <w:lang w:val="en-US"/>
        </w:rPr>
        <w:t>4</w:t>
      </w:r>
      <w:r w:rsidRPr="007F3923">
        <w:rPr>
          <w:lang w:val="en-US"/>
        </w:rPr>
        <w:t xml:space="preserve">; </w:t>
      </w:r>
      <w:r w:rsidRPr="007F3923">
        <w:rPr>
          <w:iCs/>
          <w:lang w:val="en-US"/>
        </w:rPr>
        <w:fldChar w:fldCharType="begin"/>
      </w:r>
      <w:r w:rsidRPr="007F3923">
        <w:rPr>
          <w:iCs/>
          <w:lang w:val="en-US"/>
        </w:rPr>
        <w:instrText xml:space="preserve"> REF _Ref492369643  \* MERGEFORMAT </w:instrText>
      </w:r>
      <w:r w:rsidRPr="007F3923">
        <w:rPr>
          <w:iCs/>
          <w:lang w:val="en-US"/>
        </w:rPr>
        <w:fldChar w:fldCharType="separate"/>
      </w:r>
      <w:r w:rsidR="00CC39D8" w:rsidRPr="00CC39D8">
        <w:rPr>
          <w:iCs/>
          <w:lang w:val="en-US"/>
        </w:rPr>
        <w:t xml:space="preserve">Table </w:t>
      </w:r>
      <w:r w:rsidR="00CC39D8" w:rsidRPr="00CC39D8">
        <w:rPr>
          <w:lang w:val="en-US"/>
        </w:rPr>
        <w:t>1</w:t>
      </w:r>
      <w:r w:rsidRPr="007F3923">
        <w:rPr>
          <w:lang w:val="en-US"/>
        </w:rPr>
        <w:fldChar w:fldCharType="end"/>
      </w:r>
      <w:r w:rsidRPr="007F3923">
        <w:rPr>
          <w:lang w:val="en-US"/>
        </w:rPr>
        <w:t xml:space="preserve">). The schizophrenia polygenic score based on SNPs meeting a </w:t>
      </w:r>
      <w:r w:rsidR="00D4191D" w:rsidRPr="007F3923">
        <w:rPr>
          <w:lang w:val="en-US"/>
        </w:rPr>
        <w:t xml:space="preserve">training sample </w:t>
      </w:r>
      <w:r w:rsidRPr="007F3923">
        <w:rPr>
          <w:lang w:val="en-US"/>
        </w:rPr>
        <w:t xml:space="preserve">p-threshold of 0.05 was </w:t>
      </w:r>
      <w:bookmarkStart w:id="11" w:name="_Hlk485993261"/>
      <w:r w:rsidRPr="007F3923">
        <w:rPr>
          <w:lang w:val="en-US"/>
        </w:rPr>
        <w:t xml:space="preserve">associated with </w:t>
      </w:r>
      <w:r w:rsidR="004C4B82" w:rsidRPr="007F3923">
        <w:rPr>
          <w:lang w:val="en-US"/>
        </w:rPr>
        <w:t>late-onset cannabis use</w:t>
      </w:r>
      <w:r w:rsidR="00021B4D" w:rsidRPr="007F3923">
        <w:rPr>
          <w:lang w:val="en-US"/>
        </w:rPr>
        <w:t xml:space="preserve"> as compared to non-use </w:t>
      </w:r>
      <w:r w:rsidR="004C4B82" w:rsidRPr="007F3923">
        <w:rPr>
          <w:lang w:val="en-US"/>
        </w:rPr>
        <w:t>(</w:t>
      </w:r>
      <w:r w:rsidRPr="007F3923">
        <w:rPr>
          <w:lang w:val="en-US"/>
        </w:rPr>
        <w:t>OR = 1.23; 95% CI = 1.08, 1.41)</w:t>
      </w:r>
      <w:bookmarkEnd w:id="11"/>
      <w:r w:rsidRPr="007F3923">
        <w:rPr>
          <w:lang w:val="en-US"/>
        </w:rPr>
        <w:t xml:space="preserve">. There was also weak evidence of association with decreased odds of late-onset cigarette-only use (OR = 0.87; 95% CI = 0.76, 1.00) as compared to non-use, but little evidence of association with increased odds of </w:t>
      </w:r>
      <w:bookmarkStart w:id="12" w:name="_Hlk485993310"/>
      <w:r w:rsidRPr="007F3923">
        <w:rPr>
          <w:lang w:val="en-US"/>
        </w:rPr>
        <w:t xml:space="preserve">early-onset cigarette-only use (OR = 1.13; 95% CI = 0.94, 1.36) </w:t>
      </w:r>
      <w:bookmarkEnd w:id="12"/>
      <w:r w:rsidRPr="007F3923">
        <w:rPr>
          <w:lang w:val="en-US"/>
        </w:rPr>
        <w:t>or early-onset cannabis use (OR = 1.08; 95% CI = 0.87, 1.33).</w:t>
      </w:r>
      <w:r w:rsidR="00446109">
        <w:rPr>
          <w:lang w:val="en-US"/>
        </w:rPr>
        <w:t xml:space="preserve"> </w:t>
      </w:r>
      <w:r w:rsidR="00EA1CBF" w:rsidRPr="007F3923">
        <w:rPr>
          <w:lang w:val="en-US"/>
        </w:rPr>
        <w:t>These associations persisted after adjusting for cigarette smoking initiation and cannabis use initiation polygenic scores (</w:t>
      </w:r>
      <w:r w:rsidR="00EA1CBF" w:rsidRPr="007F3923">
        <w:rPr>
          <w:iCs/>
          <w:lang w:val="en-US"/>
        </w:rPr>
        <w:fldChar w:fldCharType="begin"/>
      </w:r>
      <w:r w:rsidR="00EA1CBF" w:rsidRPr="007F3923">
        <w:rPr>
          <w:iCs/>
          <w:lang w:val="en-US"/>
        </w:rPr>
        <w:instrText xml:space="preserve"> REF _Ref492369643  \* MERGEFORMAT </w:instrText>
      </w:r>
      <w:r w:rsidR="00EA1CBF" w:rsidRPr="007F3923">
        <w:rPr>
          <w:iCs/>
          <w:lang w:val="en-US"/>
        </w:rPr>
        <w:fldChar w:fldCharType="separate"/>
      </w:r>
      <w:r w:rsidR="00EA1CBF" w:rsidRPr="00CC39D8">
        <w:rPr>
          <w:iCs/>
          <w:lang w:val="en-US"/>
        </w:rPr>
        <w:t xml:space="preserve">Table </w:t>
      </w:r>
      <w:r w:rsidR="00EA1CBF" w:rsidRPr="00CC39D8">
        <w:rPr>
          <w:lang w:val="en-US"/>
        </w:rPr>
        <w:t>1</w:t>
      </w:r>
      <w:r w:rsidR="00EA1CBF" w:rsidRPr="007F3923">
        <w:rPr>
          <w:lang w:val="en-US"/>
        </w:rPr>
        <w:fldChar w:fldCharType="end"/>
      </w:r>
      <w:r w:rsidR="00EA1CBF" w:rsidRPr="007F3923">
        <w:rPr>
          <w:lang w:val="en-US"/>
        </w:rPr>
        <w:t>)</w:t>
      </w:r>
      <w:r w:rsidR="003F306A">
        <w:rPr>
          <w:lang w:val="en-US"/>
        </w:rPr>
        <w:t xml:space="preserve"> which </w:t>
      </w:r>
      <w:r w:rsidR="006B40EA">
        <w:rPr>
          <w:lang w:val="en-US"/>
        </w:rPr>
        <w:t xml:space="preserve">both showed evidence </w:t>
      </w:r>
      <w:r w:rsidR="00F65D5B">
        <w:rPr>
          <w:lang w:val="en-US"/>
        </w:rPr>
        <w:t>of association</w:t>
      </w:r>
      <w:r w:rsidR="005C2094">
        <w:rPr>
          <w:lang w:val="en-US"/>
        </w:rPr>
        <w:t xml:space="preserve"> </w:t>
      </w:r>
      <w:r w:rsidR="00623F0C">
        <w:rPr>
          <w:lang w:val="en-US"/>
        </w:rPr>
        <w:t xml:space="preserve">with the </w:t>
      </w:r>
      <w:r w:rsidR="005C2094" w:rsidRPr="007F3923">
        <w:rPr>
          <w:lang w:val="en-US"/>
        </w:rPr>
        <w:t>cigarette use and cannabis use latent classes (</w:t>
      </w:r>
      <w:r w:rsidR="00F338E3">
        <w:rPr>
          <w:lang w:val="en-US"/>
        </w:rPr>
        <w:t>o</w:t>
      </w:r>
      <w:r w:rsidR="005C2094" w:rsidRPr="007F3923">
        <w:rPr>
          <w:lang w:val="en-US"/>
        </w:rPr>
        <w:t xml:space="preserve">mnibus p </w:t>
      </w:r>
      <w:r w:rsidR="00F338E3">
        <w:rPr>
          <w:lang w:val="en-US"/>
        </w:rPr>
        <w:t>&lt;</w:t>
      </w:r>
      <w:r w:rsidR="005C2094" w:rsidRPr="007F3923">
        <w:rPr>
          <w:lang w:val="en-US"/>
        </w:rPr>
        <w:t xml:space="preserve"> 0.00</w:t>
      </w:r>
      <w:r w:rsidR="00F338E3">
        <w:rPr>
          <w:lang w:val="en-US"/>
        </w:rPr>
        <w:t>1</w:t>
      </w:r>
      <w:r w:rsidR="005C2094" w:rsidRPr="007F3923">
        <w:rPr>
          <w:lang w:val="en-US"/>
        </w:rPr>
        <w:t>;</w:t>
      </w:r>
      <w:r w:rsidR="00F338E3">
        <w:rPr>
          <w:lang w:val="en-US"/>
        </w:rPr>
        <w:t xml:space="preserve"> </w:t>
      </w:r>
      <w:r w:rsidR="00F338E3" w:rsidRPr="007F3923">
        <w:rPr>
          <w:lang w:val="en-US"/>
        </w:rPr>
        <w:t xml:space="preserve">Supplementary Table </w:t>
      </w:r>
      <w:r w:rsidR="00F338E3">
        <w:rPr>
          <w:lang w:val="en-US"/>
        </w:rPr>
        <w:t>1)</w:t>
      </w:r>
      <w:r w:rsidR="00920E80">
        <w:rPr>
          <w:lang w:val="en-US"/>
        </w:rPr>
        <w:t xml:space="preserve">. </w:t>
      </w:r>
    </w:p>
    <w:p w14:paraId="2BDF75A3" w14:textId="617E0521" w:rsidR="005831DC" w:rsidRPr="007F3923" w:rsidRDefault="00AA3EB9">
      <w:pPr>
        <w:rPr>
          <w:lang w:val="en-US"/>
        </w:rPr>
      </w:pPr>
      <w:r w:rsidRPr="007F3923">
        <w:rPr>
          <w:lang w:val="en-US"/>
        </w:rPr>
        <w:t xml:space="preserve">Results were similar when excluding the </w:t>
      </w:r>
      <w:r w:rsidRPr="007F3923">
        <w:rPr>
          <w:i/>
          <w:lang w:val="en-US"/>
        </w:rPr>
        <w:t>CHRNA5-A3-B4</w:t>
      </w:r>
      <w:r w:rsidRPr="007F3923">
        <w:rPr>
          <w:lang w:val="en-US"/>
        </w:rPr>
        <w:t xml:space="preserve"> gene cluster, and when using a more relaxed p-value threshold for inclusion of SNPs into the schizophrenia polygenic score (p-value threshold ≤ 0.5). However, evidence was weaker when using polygenic scores based on more stringent p-value thresholds (p ≤ 1e</w:t>
      </w:r>
      <w:r w:rsidRPr="007F3923">
        <w:rPr>
          <w:vertAlign w:val="superscript"/>
          <w:lang w:val="en-US"/>
        </w:rPr>
        <w:t>-5</w:t>
      </w:r>
      <w:r w:rsidRPr="007F3923">
        <w:rPr>
          <w:lang w:val="en-US"/>
        </w:rPr>
        <w:t xml:space="preserve"> or p ≤ 5e</w:t>
      </w:r>
      <w:r w:rsidRPr="007F3923">
        <w:rPr>
          <w:vertAlign w:val="superscript"/>
          <w:lang w:val="en-US"/>
        </w:rPr>
        <w:t>-8</w:t>
      </w:r>
      <w:r w:rsidRPr="007F3923">
        <w:rPr>
          <w:lang w:val="en-US"/>
        </w:rPr>
        <w:t>) for SNP inclusion</w:t>
      </w:r>
      <w:r w:rsidR="00F1377A" w:rsidRPr="007F3923">
        <w:rPr>
          <w:lang w:val="en-US"/>
        </w:rPr>
        <w:t>,</w:t>
      </w:r>
      <w:r w:rsidR="00450A6D" w:rsidRPr="007F3923">
        <w:rPr>
          <w:lang w:val="en-US"/>
        </w:rPr>
        <w:t xml:space="preserve"> that capture</w:t>
      </w:r>
      <w:r w:rsidR="00F257A1" w:rsidRPr="007F3923">
        <w:rPr>
          <w:lang w:val="en-US"/>
        </w:rPr>
        <w:t xml:space="preserve"> very</w:t>
      </w:r>
      <w:r w:rsidR="00450A6D" w:rsidRPr="007F3923">
        <w:rPr>
          <w:lang w:val="en-US"/>
        </w:rPr>
        <w:t xml:space="preserve"> little variance in </w:t>
      </w:r>
      <w:r w:rsidR="00E55042" w:rsidRPr="007F3923">
        <w:rPr>
          <w:lang w:val="en-US"/>
        </w:rPr>
        <w:t xml:space="preserve">liability to </w:t>
      </w:r>
      <w:r w:rsidR="00450A6D" w:rsidRPr="007F3923">
        <w:rPr>
          <w:lang w:val="en-US"/>
        </w:rPr>
        <w:t>schizophrenia</w:t>
      </w:r>
      <w:r w:rsidRPr="007F3923">
        <w:rPr>
          <w:lang w:val="en-US"/>
        </w:rPr>
        <w:t xml:space="preserve"> (Supplementary Tables </w:t>
      </w:r>
      <w:r w:rsidR="005945F7">
        <w:rPr>
          <w:lang w:val="en-US"/>
        </w:rPr>
        <w:t>2</w:t>
      </w:r>
      <w:r w:rsidRPr="007F3923">
        <w:rPr>
          <w:lang w:val="en-US"/>
        </w:rPr>
        <w:t xml:space="preserve"> and </w:t>
      </w:r>
      <w:r w:rsidR="005945F7">
        <w:rPr>
          <w:lang w:val="en-US"/>
        </w:rPr>
        <w:t>3</w:t>
      </w:r>
      <w:r w:rsidRPr="007F3923">
        <w:rPr>
          <w:lang w:val="en-US"/>
        </w:rPr>
        <w:t>).</w:t>
      </w:r>
    </w:p>
    <w:p w14:paraId="36B0A8BC" w14:textId="6648EFEA" w:rsidR="005831DC" w:rsidRPr="007F3923" w:rsidRDefault="00AA3EB9">
      <w:pPr>
        <w:rPr>
          <w:lang w:val="en-US"/>
        </w:rPr>
      </w:pPr>
      <w:r w:rsidRPr="007F3923">
        <w:rPr>
          <w:lang w:val="en-US"/>
        </w:rPr>
        <w:t>Results were also similar following reparameterization of classes with evidence of an increased genetic liability for schizophrenia (p-value threshold ≤ 0.05) being associated with a 1.2</w:t>
      </w:r>
      <w:r w:rsidR="00DE748F">
        <w:rPr>
          <w:lang w:val="en-US"/>
        </w:rPr>
        <w:t>-fold</w:t>
      </w:r>
      <w:r w:rsidRPr="007F3923">
        <w:rPr>
          <w:lang w:val="en-US"/>
        </w:rPr>
        <w:t xml:space="preserve"> increase in odds (95% CI = 1.05, 1.37) of late-onset cannabis use as compared to all other classes combined (Supplementary Table </w:t>
      </w:r>
      <w:r w:rsidR="005945F7">
        <w:rPr>
          <w:lang w:val="en-US"/>
        </w:rPr>
        <w:t>4</w:t>
      </w:r>
      <w:r w:rsidRPr="007F3923">
        <w:rPr>
          <w:lang w:val="en-US"/>
        </w:rPr>
        <w:t>).</w:t>
      </w:r>
    </w:p>
    <w:p w14:paraId="324608D1" w14:textId="118463D9" w:rsidR="005831DC" w:rsidRPr="007F3923" w:rsidRDefault="00AA3EB9">
      <w:pPr>
        <w:rPr>
          <w:lang w:val="en-US"/>
        </w:rPr>
      </w:pPr>
      <w:r w:rsidRPr="007F3923">
        <w:rPr>
          <w:lang w:val="en-US"/>
        </w:rPr>
        <w:t xml:space="preserve">Evidence of association between the schizophrenia polygenic score and </w:t>
      </w:r>
      <w:r w:rsidR="00AD7C7B">
        <w:rPr>
          <w:lang w:val="en-US"/>
        </w:rPr>
        <w:t xml:space="preserve">ever/never substance use </w:t>
      </w:r>
      <w:r w:rsidR="00AB1A58">
        <w:rPr>
          <w:lang w:val="en-US"/>
        </w:rPr>
        <w:t xml:space="preserve">as well as </w:t>
      </w:r>
      <w:r w:rsidRPr="007F3923">
        <w:rPr>
          <w:lang w:val="en-US"/>
        </w:rPr>
        <w:t xml:space="preserve">frequency of substance use was generally stronger for cannabis use than for cigarette use, and also stronger for measures of </w:t>
      </w:r>
      <w:r w:rsidR="005D2141">
        <w:rPr>
          <w:lang w:val="en-US"/>
        </w:rPr>
        <w:t xml:space="preserve">frequency of </w:t>
      </w:r>
      <w:r w:rsidRPr="007F3923">
        <w:rPr>
          <w:lang w:val="en-US"/>
        </w:rPr>
        <w:t>use in late adolescence and early adulthood than for measures of use in early adolescence (Supplementary Table</w:t>
      </w:r>
      <w:r w:rsidR="002F22F5">
        <w:rPr>
          <w:lang w:val="en-US"/>
        </w:rPr>
        <w:t>s</w:t>
      </w:r>
      <w:r w:rsidRPr="007F3923">
        <w:rPr>
          <w:lang w:val="en-US"/>
        </w:rPr>
        <w:t xml:space="preserve"> </w:t>
      </w:r>
      <w:r w:rsidR="005945F7">
        <w:rPr>
          <w:lang w:val="en-US"/>
        </w:rPr>
        <w:t>5</w:t>
      </w:r>
      <w:r w:rsidR="005B5E3C">
        <w:rPr>
          <w:lang w:val="en-US"/>
        </w:rPr>
        <w:t xml:space="preserve"> and </w:t>
      </w:r>
      <w:r w:rsidR="00146763">
        <w:rPr>
          <w:lang w:val="en-US"/>
        </w:rPr>
        <w:t>6</w:t>
      </w:r>
      <w:r w:rsidRPr="007F3923">
        <w:rPr>
          <w:lang w:val="en-US"/>
        </w:rPr>
        <w:t>).</w:t>
      </w:r>
    </w:p>
    <w:p w14:paraId="4FCAAD69" w14:textId="31D00006" w:rsidR="00DE748F" w:rsidRDefault="00AA3EB9">
      <w:pPr>
        <w:rPr>
          <w:lang w:val="en-US"/>
        </w:rPr>
      </w:pPr>
      <w:r w:rsidRPr="007F3923">
        <w:rPr>
          <w:lang w:val="en-US"/>
        </w:rPr>
        <w:t xml:space="preserve">There was weak evidence that genetic risk for schizophrenia was associated with lower quality of friendships (higher score indicates a lower friendship quality) (Beta = 0.06; 95% CI = -0.01, 0.13), and lower IQ score in childhood (Beta = -0.05; 95% CI = -0.07, -0.02), but </w:t>
      </w:r>
      <w:r w:rsidR="00ED6D22" w:rsidRPr="007F3923">
        <w:rPr>
          <w:lang w:val="en-US"/>
        </w:rPr>
        <w:t>less so with</w:t>
      </w:r>
      <w:r w:rsidR="00B54163" w:rsidRPr="007F3923">
        <w:rPr>
          <w:lang w:val="en-US"/>
        </w:rPr>
        <w:t xml:space="preserve"> </w:t>
      </w:r>
      <w:r w:rsidRPr="007F3923">
        <w:rPr>
          <w:lang w:val="en-US"/>
        </w:rPr>
        <w:t xml:space="preserve"> emotional symptoms, victimization, antisocial </w:t>
      </w:r>
      <w:r w:rsidR="007F3923" w:rsidRPr="007F3923">
        <w:rPr>
          <w:lang w:val="en-US"/>
        </w:rPr>
        <w:t>behavior</w:t>
      </w:r>
      <w:r w:rsidRPr="007F3923">
        <w:rPr>
          <w:lang w:val="en-US"/>
        </w:rPr>
        <w:t xml:space="preserve"> or impulsivity (Supplementary Figures </w:t>
      </w:r>
      <w:r w:rsidR="005945F7">
        <w:rPr>
          <w:lang w:val="en-US"/>
        </w:rPr>
        <w:t>2</w:t>
      </w:r>
      <w:r w:rsidRPr="007F3923">
        <w:rPr>
          <w:lang w:val="en-US"/>
        </w:rPr>
        <w:t xml:space="preserve"> and </w:t>
      </w:r>
      <w:r w:rsidR="005945F7">
        <w:rPr>
          <w:lang w:val="en-US"/>
        </w:rPr>
        <w:t>3</w:t>
      </w:r>
      <w:r w:rsidRPr="007F3923">
        <w:rPr>
          <w:lang w:val="en-US"/>
        </w:rPr>
        <w:t xml:space="preserve">). There was evidence that higher IQ and engagement in antisocial </w:t>
      </w:r>
      <w:r w:rsidR="007F3923" w:rsidRPr="007F3923">
        <w:rPr>
          <w:lang w:val="en-US"/>
        </w:rPr>
        <w:t>behavior</w:t>
      </w:r>
      <w:r w:rsidRPr="007F3923">
        <w:rPr>
          <w:lang w:val="en-US"/>
        </w:rPr>
        <w:t xml:space="preserve"> were associated with an increased odds of late-onset cannabis use (IQ: OR = 1.39; 95% CI = 1.18, 1.64; antisocial </w:t>
      </w:r>
      <w:r w:rsidR="007F3923" w:rsidRPr="007F3923">
        <w:rPr>
          <w:lang w:val="en-US"/>
        </w:rPr>
        <w:t>behavior</w:t>
      </w:r>
      <w:r w:rsidRPr="007F3923">
        <w:rPr>
          <w:lang w:val="en-US"/>
        </w:rPr>
        <w:t xml:space="preserve">: OR = 1.62; 95% CI = 1.02, 2.56). </w:t>
      </w:r>
      <w:r w:rsidR="00F1377A" w:rsidRPr="007F3923">
        <w:rPr>
          <w:lang w:val="en-US"/>
        </w:rPr>
        <w:t>There was weaker evidence that a</w:t>
      </w:r>
      <w:r w:rsidRPr="007F3923">
        <w:rPr>
          <w:lang w:val="en-US"/>
        </w:rPr>
        <w:t xml:space="preserve"> higher emotional symptoms score was</w:t>
      </w:r>
      <w:r w:rsidR="00F1377A" w:rsidRPr="007F3923">
        <w:rPr>
          <w:lang w:val="en-US"/>
        </w:rPr>
        <w:t xml:space="preserve"> </w:t>
      </w:r>
      <w:r w:rsidRPr="007F3923">
        <w:rPr>
          <w:lang w:val="en-US"/>
        </w:rPr>
        <w:t xml:space="preserve">associated with a reduction in late-onset cannabis use (OR = 0.91; 95% CI = 0.82, 1.01) (Supplementary Figure </w:t>
      </w:r>
      <w:r w:rsidR="005E2990">
        <w:rPr>
          <w:lang w:val="en-US"/>
        </w:rPr>
        <w:t>2</w:t>
      </w:r>
      <w:r w:rsidRPr="007F3923">
        <w:rPr>
          <w:lang w:val="en-US"/>
        </w:rPr>
        <w:t xml:space="preserve">). </w:t>
      </w:r>
    </w:p>
    <w:p w14:paraId="43CD0F92" w14:textId="139DC3FE" w:rsidR="005831DC" w:rsidRDefault="00AA3EB9">
      <w:pPr>
        <w:rPr>
          <w:lang w:val="en-US"/>
        </w:rPr>
      </w:pPr>
      <w:r w:rsidRPr="007F3923">
        <w:rPr>
          <w:lang w:val="en-US"/>
        </w:rPr>
        <w:t xml:space="preserve">In the mediation analysis, there was weak evidence that the effect of schizophrenia polygenic score </w:t>
      </w:r>
      <w:r w:rsidR="004F30F3" w:rsidRPr="007F3923">
        <w:rPr>
          <w:lang w:val="en-US"/>
        </w:rPr>
        <w:t xml:space="preserve">on IQ score at age 8 years acts </w:t>
      </w:r>
      <w:r w:rsidRPr="007F3923">
        <w:rPr>
          <w:lang w:val="en-US"/>
        </w:rPr>
        <w:t>to reduce the effect of schizophrenia genetic risk on late-onset cannabis use (indirect effect through IQ at age 8 years: OR = 0.99; 95% CI = 0.97, 1.00), but little evidence that any other mediators affected this pathway (</w:t>
      </w:r>
      <w:r w:rsidR="00ED307E" w:rsidRPr="007F3923">
        <w:rPr>
          <w:lang w:val="en-US"/>
        </w:rPr>
        <w:fldChar w:fldCharType="begin"/>
      </w:r>
      <w:r w:rsidR="00ED307E" w:rsidRPr="007F3923">
        <w:rPr>
          <w:lang w:val="en-US"/>
        </w:rPr>
        <w:instrText xml:space="preserve"> REF _Ref532289766 </w:instrText>
      </w:r>
      <w:r w:rsidR="00ED307E" w:rsidRPr="007F3923">
        <w:rPr>
          <w:lang w:val="en-US"/>
        </w:rPr>
        <w:fldChar w:fldCharType="separate"/>
      </w:r>
      <w:r w:rsidR="00CC39D8" w:rsidRPr="007F3923">
        <w:t xml:space="preserve">Table </w:t>
      </w:r>
      <w:r w:rsidR="00CC39D8">
        <w:rPr>
          <w:noProof/>
        </w:rPr>
        <w:t>2</w:t>
      </w:r>
      <w:r w:rsidR="00ED307E" w:rsidRPr="007F3923">
        <w:rPr>
          <w:lang w:val="en-US"/>
        </w:rPr>
        <w:fldChar w:fldCharType="end"/>
      </w:r>
      <w:r w:rsidRPr="007F3923">
        <w:rPr>
          <w:lang w:val="en-US"/>
        </w:rPr>
        <w:t xml:space="preserve">). Results were also similar following reparameterization of classes (Supplementary Table </w:t>
      </w:r>
      <w:r w:rsidR="00146763">
        <w:rPr>
          <w:lang w:val="en-US"/>
        </w:rPr>
        <w:t>7</w:t>
      </w:r>
      <w:r w:rsidRPr="007F3923">
        <w:rPr>
          <w:lang w:val="en-US"/>
        </w:rPr>
        <w:t>).</w:t>
      </w:r>
    </w:p>
    <w:p w14:paraId="0DC76B85" w14:textId="77777777" w:rsidR="001572AA" w:rsidRPr="007F3923" w:rsidRDefault="001572AA">
      <w:pPr>
        <w:rPr>
          <w:lang w:val="en-US"/>
        </w:rPr>
      </w:pPr>
    </w:p>
    <w:p w14:paraId="6D459BE3" w14:textId="1CCC6993" w:rsidR="005831DC" w:rsidRPr="007F3923" w:rsidRDefault="00AA3EB9">
      <w:pPr>
        <w:pStyle w:val="Heading1"/>
        <w:rPr>
          <w:lang w:val="en-US"/>
        </w:rPr>
      </w:pPr>
      <w:r w:rsidRPr="007F3923">
        <w:rPr>
          <w:lang w:val="en-US"/>
        </w:rPr>
        <w:t>Discussion</w:t>
      </w:r>
    </w:p>
    <w:p w14:paraId="3C06ACEA" w14:textId="19668FAE" w:rsidR="000F741E" w:rsidRPr="007F3923" w:rsidRDefault="00840A7B">
      <w:pPr>
        <w:rPr>
          <w:lang w:val="en-US"/>
        </w:rPr>
      </w:pPr>
      <w:r w:rsidRPr="007F3923">
        <w:rPr>
          <w:lang w:val="en-US"/>
        </w:rPr>
        <w:t>W</w:t>
      </w:r>
      <w:r w:rsidR="00AA3EB9" w:rsidRPr="007F3923">
        <w:rPr>
          <w:lang w:val="en-US"/>
        </w:rPr>
        <w:t>e examined whether genetic risk for schizophrenia was associated with cigarette and cannabis use during adolescence within a general population cohort</w:t>
      </w:r>
      <w:r w:rsidR="00430A57" w:rsidRPr="007F3923">
        <w:rPr>
          <w:lang w:val="en-US"/>
        </w:rPr>
        <w:t xml:space="preserve"> and, where appropriate, </w:t>
      </w:r>
      <w:r w:rsidR="0048033A" w:rsidRPr="007F3923">
        <w:rPr>
          <w:lang w:val="en-US"/>
        </w:rPr>
        <w:t>tested for</w:t>
      </w:r>
      <w:r w:rsidR="00430A57" w:rsidRPr="007F3923">
        <w:rPr>
          <w:lang w:val="en-US"/>
        </w:rPr>
        <w:t xml:space="preserve"> </w:t>
      </w:r>
      <w:r w:rsidR="0048033A" w:rsidRPr="007F3923">
        <w:rPr>
          <w:lang w:val="en-US"/>
        </w:rPr>
        <w:t>mediating effects of a range of factors measured prior to our outcome measures</w:t>
      </w:r>
      <w:r w:rsidR="00AA3EB9" w:rsidRPr="007F3923">
        <w:rPr>
          <w:lang w:val="en-US"/>
        </w:rPr>
        <w:t xml:space="preserve">. Our primary outcome measures were latent classes </w:t>
      </w:r>
      <w:r w:rsidR="007F3923" w:rsidRPr="007F3923">
        <w:rPr>
          <w:lang w:val="en-US"/>
        </w:rPr>
        <w:t>summarizing</w:t>
      </w:r>
      <w:r w:rsidR="00AA3EB9" w:rsidRPr="007F3923">
        <w:rPr>
          <w:lang w:val="en-US"/>
        </w:rPr>
        <w:t xml:space="preserve"> the use of cigarettes and cannabis between ages 14 and 19 years. As previously reported</w:t>
      </w:r>
      <w:r w:rsidR="00B81E48">
        <w:rPr>
          <w:lang w:val="en-US"/>
        </w:rPr>
        <w:t xml:space="preserve"> </w:t>
      </w:r>
      <w:r w:rsidR="00AA3EB9" w:rsidRPr="007F3923">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 </w:instrText>
      </w:r>
      <w:r w:rsidR="00080007">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DATA </w:instrText>
      </w:r>
      <w:r w:rsidR="00080007">
        <w:rPr>
          <w:lang w:val="en-US"/>
        </w:rPr>
      </w:r>
      <w:r w:rsidR="00080007">
        <w:rPr>
          <w:lang w:val="en-US"/>
        </w:rPr>
        <w:fldChar w:fldCharType="end"/>
      </w:r>
      <w:r w:rsidR="00AA3EB9" w:rsidRPr="007F3923">
        <w:rPr>
          <w:lang w:val="en-US"/>
        </w:rPr>
      </w:r>
      <w:r w:rsidR="00AA3EB9" w:rsidRPr="007F3923">
        <w:rPr>
          <w:lang w:val="en-US"/>
        </w:rPr>
        <w:fldChar w:fldCharType="separate"/>
      </w:r>
      <w:r w:rsidR="00080007">
        <w:rPr>
          <w:noProof/>
          <w:lang w:val="en-US"/>
        </w:rPr>
        <w:t>(Jones et al., 2018)</w:t>
      </w:r>
      <w:r w:rsidR="00AA3EB9" w:rsidRPr="007F3923">
        <w:rPr>
          <w:lang w:val="en-US"/>
        </w:rPr>
        <w:fldChar w:fldCharType="end"/>
      </w:r>
      <w:r w:rsidR="002034DB">
        <w:rPr>
          <w:lang w:val="en-US"/>
        </w:rPr>
        <w:t>,</w:t>
      </w:r>
      <w:r w:rsidR="00AA3EB9" w:rsidRPr="007F3923">
        <w:rPr>
          <w:lang w:val="en-US"/>
        </w:rPr>
        <w:t xml:space="preserve"> our data was best </w:t>
      </w:r>
      <w:r w:rsidR="007F3923" w:rsidRPr="007F3923">
        <w:rPr>
          <w:lang w:val="en-US"/>
        </w:rPr>
        <w:t>summarized</w:t>
      </w:r>
      <w:r w:rsidR="00AA3EB9" w:rsidRPr="007F3923">
        <w:rPr>
          <w:lang w:val="en-US"/>
        </w:rPr>
        <w:t xml:space="preserve"> by 5 classes comprising individuals with early-onset cigarette-only use, late-onset cigarette-only use, early-onset cannabis use, late-onset cannabis use, and no use of either substance. In our primary analysis, using a </w:t>
      </w:r>
      <w:r w:rsidR="002830A1" w:rsidRPr="007F3923">
        <w:rPr>
          <w:lang w:val="en-US"/>
        </w:rPr>
        <w:t>training</w:t>
      </w:r>
      <w:r w:rsidR="00AA3EB9" w:rsidRPr="007F3923">
        <w:rPr>
          <w:lang w:val="en-US"/>
        </w:rPr>
        <w:t xml:space="preserve"> sample p-threshold of 0.05</w:t>
      </w:r>
      <w:r w:rsidR="00E02E55" w:rsidRPr="007F3923">
        <w:rPr>
          <w:lang w:val="en-US"/>
        </w:rPr>
        <w:t xml:space="preserve"> that optimally captures variance in </w:t>
      </w:r>
      <w:bookmarkStart w:id="13" w:name="_Hlk12611484"/>
      <w:r w:rsidR="00E02E55" w:rsidRPr="007F3923">
        <w:rPr>
          <w:lang w:val="en-US"/>
        </w:rPr>
        <w:t>schizophrenia liability</w:t>
      </w:r>
      <w:r w:rsidR="00AA3EB9" w:rsidRPr="007F3923">
        <w:rPr>
          <w:lang w:val="en-US"/>
        </w:rPr>
        <w:t>, we found that schizophrenia polygenic risk was most strongly associated with late-onset cannabis use.</w:t>
      </w:r>
      <w:r w:rsidR="006E17B9" w:rsidRPr="007F3923">
        <w:rPr>
          <w:lang w:val="en-US"/>
        </w:rPr>
        <w:t xml:space="preserve"> </w:t>
      </w:r>
      <w:bookmarkEnd w:id="13"/>
      <w:r w:rsidR="004F7052" w:rsidRPr="007F3923">
        <w:rPr>
          <w:lang w:val="en-US"/>
        </w:rPr>
        <w:t>E</w:t>
      </w:r>
      <w:r w:rsidR="00F1377A" w:rsidRPr="007F3923">
        <w:rPr>
          <w:lang w:val="en-US"/>
        </w:rPr>
        <w:t>arly-onset</w:t>
      </w:r>
      <w:r w:rsidR="006E17B9" w:rsidRPr="007F3923">
        <w:rPr>
          <w:lang w:val="en-US"/>
        </w:rPr>
        <w:t xml:space="preserve"> cigarette and</w:t>
      </w:r>
      <w:r w:rsidR="00F1377A" w:rsidRPr="007F3923">
        <w:rPr>
          <w:lang w:val="en-US"/>
        </w:rPr>
        <w:t xml:space="preserve"> cannabis use class</w:t>
      </w:r>
      <w:r w:rsidR="007A17E3" w:rsidRPr="007F3923">
        <w:rPr>
          <w:lang w:val="en-US"/>
        </w:rPr>
        <w:t xml:space="preserve"> estimates were compatible with the late-onset cannabis use </w:t>
      </w:r>
      <w:r w:rsidR="009C6A75" w:rsidRPr="007F3923">
        <w:rPr>
          <w:lang w:val="en-US"/>
        </w:rPr>
        <w:t>estimate</w:t>
      </w:r>
      <w:r w:rsidR="00E4571A" w:rsidRPr="007F3923">
        <w:rPr>
          <w:lang w:val="en-US"/>
        </w:rPr>
        <w:t>. H</w:t>
      </w:r>
      <w:r w:rsidR="007A17E3" w:rsidRPr="007F3923">
        <w:rPr>
          <w:lang w:val="en-US"/>
        </w:rPr>
        <w:t xml:space="preserve">owever, these estimates were less precise as the classes were substantially smaller and therefore analyses had lower </w:t>
      </w:r>
      <w:r w:rsidR="009F6FD7" w:rsidRPr="007F3923">
        <w:rPr>
          <w:lang w:val="en-US"/>
        </w:rPr>
        <w:t>power.</w:t>
      </w:r>
      <w:r w:rsidR="003A6DB4">
        <w:rPr>
          <w:lang w:val="en-US"/>
        </w:rPr>
        <w:t xml:space="preserve"> Interestingly</w:t>
      </w:r>
      <w:r w:rsidR="000F16F2">
        <w:rPr>
          <w:lang w:val="en-US"/>
        </w:rPr>
        <w:t xml:space="preserve">, </w:t>
      </w:r>
      <w:r w:rsidR="000F16F2" w:rsidRPr="007F3923">
        <w:rPr>
          <w:lang w:val="en-US"/>
        </w:rPr>
        <w:t xml:space="preserve">we found that schizophrenia polygenic risk was </w:t>
      </w:r>
      <w:r w:rsidR="000F16F2">
        <w:rPr>
          <w:lang w:val="en-US"/>
        </w:rPr>
        <w:t>also</w:t>
      </w:r>
      <w:r w:rsidR="000F16F2" w:rsidRPr="007F3923">
        <w:rPr>
          <w:lang w:val="en-US"/>
        </w:rPr>
        <w:t xml:space="preserve"> associated</w:t>
      </w:r>
      <w:r w:rsidR="000F16F2">
        <w:rPr>
          <w:lang w:val="en-US"/>
        </w:rPr>
        <w:t xml:space="preserve"> with a</w:t>
      </w:r>
      <w:r w:rsidR="000F16F2" w:rsidRPr="007F3923">
        <w:rPr>
          <w:lang w:val="en-US"/>
        </w:rPr>
        <w:t xml:space="preserve"> </w:t>
      </w:r>
      <w:r w:rsidR="000F16F2">
        <w:rPr>
          <w:lang w:val="en-US"/>
        </w:rPr>
        <w:t>decreased odds of</w:t>
      </w:r>
      <w:r w:rsidR="000F16F2" w:rsidRPr="007F3923">
        <w:rPr>
          <w:lang w:val="en-US"/>
        </w:rPr>
        <w:t xml:space="preserve"> late-onset </w:t>
      </w:r>
      <w:r w:rsidR="000F16F2">
        <w:rPr>
          <w:lang w:val="en-US"/>
        </w:rPr>
        <w:t>cigarette only</w:t>
      </w:r>
      <w:r w:rsidR="000F16F2" w:rsidRPr="007F3923">
        <w:rPr>
          <w:lang w:val="en-US"/>
        </w:rPr>
        <w:t xml:space="preserve"> use</w:t>
      </w:r>
      <w:r w:rsidR="000F16F2">
        <w:rPr>
          <w:lang w:val="en-US"/>
        </w:rPr>
        <w:t xml:space="preserve">, however, this </w:t>
      </w:r>
      <w:r w:rsidR="003A6DB4">
        <w:rPr>
          <w:lang w:val="en-US"/>
        </w:rPr>
        <w:t xml:space="preserve">weak </w:t>
      </w:r>
      <w:r w:rsidR="000F16F2">
        <w:rPr>
          <w:lang w:val="en-US"/>
        </w:rPr>
        <w:t xml:space="preserve">association did not survive after class </w:t>
      </w:r>
      <w:r w:rsidR="000F16F2" w:rsidRPr="007F3923">
        <w:rPr>
          <w:lang w:val="en-US"/>
        </w:rPr>
        <w:t>reparameterization</w:t>
      </w:r>
      <w:r w:rsidR="000F16F2">
        <w:rPr>
          <w:lang w:val="en-US"/>
        </w:rPr>
        <w:t>.</w:t>
      </w:r>
    </w:p>
    <w:p w14:paraId="4506310D" w14:textId="2D91F3A3" w:rsidR="005831DC" w:rsidRPr="007F3923" w:rsidRDefault="00AA3EB9">
      <w:pPr>
        <w:rPr>
          <w:lang w:val="en-US"/>
        </w:rPr>
      </w:pPr>
      <w:r w:rsidRPr="007F3923">
        <w:rPr>
          <w:lang w:val="en-US"/>
        </w:rPr>
        <w:t xml:space="preserve">Our findings are consistent with other studies showing that schizophrenia polygenic risk </w:t>
      </w:r>
      <w:r w:rsidR="00A85F0A" w:rsidRPr="007F3923">
        <w:rPr>
          <w:lang w:val="en-US"/>
        </w:rPr>
        <w:t>is associated with cannabis use</w:t>
      </w:r>
      <w:r w:rsidR="00B81E48">
        <w:rPr>
          <w:lang w:val="en-US"/>
        </w:rPr>
        <w:t xml:space="preserve"> </w:t>
      </w:r>
      <w:r w:rsidRPr="007F3923">
        <w:rPr>
          <w:lang w:val="en-US"/>
        </w:rPr>
        <w:fldChar w:fldCharType="begin">
          <w:fldData xml:space="preserve">PEVuZE5vdGU+PENpdGU+PEF1dGhvcj5Qb3dlcjwvQXV0aG9yPjxZZWFyPjIwMTQ8L1llYXI+PFJl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</w:fldData>
        </w:fldChar>
      </w:r>
      <w:r w:rsidR="009F575E">
        <w:rPr>
          <w:lang w:val="en-US"/>
        </w:rPr>
        <w:instrText xml:space="preserve"> ADDIN EN.CITE </w:instrText>
      </w:r>
      <w:r w:rsidR="009F575E">
        <w:rPr>
          <w:lang w:val="en-US"/>
        </w:rPr>
        <w:fldChar w:fldCharType="begin">
          <w:fldData xml:space="preserve">PEVuZE5vdGU+PENpdGU+PEF1dGhvcj5Qb3dlcjwvQXV0aG9yPjxZZWFyPjIwMTQ8L1llYXI+PFJl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</w:fldData>
        </w:fldChar>
      </w:r>
      <w:r w:rsidR="009F575E">
        <w:rPr>
          <w:lang w:val="en-US"/>
        </w:rPr>
        <w:instrText xml:space="preserve"> ADDIN EN.CITE.DATA </w:instrText>
      </w:r>
      <w:r w:rsidR="009F575E">
        <w:rPr>
          <w:lang w:val="en-US"/>
        </w:rPr>
      </w:r>
      <w:r w:rsidR="009F575E">
        <w:rPr>
          <w:lang w:val="en-US"/>
        </w:rPr>
        <w:fldChar w:fldCharType="end"/>
      </w:r>
      <w:r w:rsidRPr="007F3923">
        <w:rPr>
          <w:lang w:val="en-US"/>
        </w:rPr>
      </w:r>
      <w:r w:rsidRPr="007F3923">
        <w:rPr>
          <w:lang w:val="en-US"/>
        </w:rPr>
        <w:fldChar w:fldCharType="separate"/>
      </w:r>
      <w:r w:rsidR="00080007">
        <w:rPr>
          <w:noProof/>
          <w:lang w:val="en-US"/>
        </w:rPr>
        <w:t>(Carey et al., 2016; Power et al., 2014; Reginsson et al., 2017; Verweij et al., 2017)</w:t>
      </w:r>
      <w:r w:rsidRPr="007F3923">
        <w:rPr>
          <w:lang w:val="en-US"/>
        </w:rPr>
        <w:fldChar w:fldCharType="end"/>
      </w:r>
      <w:r w:rsidR="002034DB">
        <w:rPr>
          <w:lang w:val="en-US"/>
        </w:rPr>
        <w:t>.</w:t>
      </w:r>
      <w:r w:rsidRPr="007F3923">
        <w:rPr>
          <w:lang w:val="en-US"/>
        </w:rPr>
        <w:t xml:space="preserve"> Furthermore, results from both our primary results and sensitivity analyses provide evidence that genetic risk of schizophrenia is more strongly associated with cannabis use than with cigarette use</w:t>
      </w:r>
      <w:r w:rsidR="00E712B1" w:rsidRPr="007F3923">
        <w:rPr>
          <w:lang w:val="en-US"/>
        </w:rPr>
        <w:t>.</w:t>
      </w:r>
      <w:r w:rsidRPr="007F3923">
        <w:rPr>
          <w:lang w:val="en-US"/>
        </w:rPr>
        <w:t xml:space="preserve"> </w:t>
      </w:r>
    </w:p>
    <w:p w14:paraId="19948EB3" w14:textId="4A2AD298" w:rsidR="005831DC" w:rsidRPr="007F3923" w:rsidRDefault="00AA3EB9">
      <w:pPr>
        <w:rPr>
          <w:lang w:val="en-US"/>
        </w:rPr>
      </w:pPr>
      <w:r w:rsidRPr="007F3923">
        <w:rPr>
          <w:lang w:val="en-US"/>
        </w:rPr>
        <w:t xml:space="preserve">One interpretation of our findings is that genetic risk for schizophrenia confers a risk of substance use that is more specific for some drug classes than others, perhaps due to pleiotropic effects on more substance-specific biological pathways than ones that are common across addictive </w:t>
      </w:r>
      <w:r w:rsidR="007F3923" w:rsidRPr="007F3923">
        <w:rPr>
          <w:lang w:val="en-US"/>
        </w:rPr>
        <w:t>behaviors</w:t>
      </w:r>
      <w:r w:rsidRPr="007F3923">
        <w:rPr>
          <w:lang w:val="en-US"/>
        </w:rPr>
        <w:t>. However, as almost all individuals within the cannabis use class also use tobacco</w:t>
      </w:r>
      <w:r w:rsidR="00E712B1" w:rsidRPr="007F3923">
        <w:rPr>
          <w:lang w:val="en-US"/>
        </w:rPr>
        <w:t xml:space="preserve"> this class could just index a more sever</w:t>
      </w:r>
      <w:r w:rsidR="0026728E">
        <w:rPr>
          <w:lang w:val="en-US"/>
        </w:rPr>
        <w:t>e</w:t>
      </w:r>
      <w:r w:rsidR="00E712B1" w:rsidRPr="007F3923">
        <w:rPr>
          <w:lang w:val="en-US"/>
        </w:rPr>
        <w:t xml:space="preserve"> phenotype. Therefore</w:t>
      </w:r>
      <w:r w:rsidRPr="007F3923">
        <w:rPr>
          <w:lang w:val="en-US"/>
        </w:rPr>
        <w:t xml:space="preserve">, genetic risk for schizophrenia </w:t>
      </w:r>
      <w:r w:rsidR="00E712B1" w:rsidRPr="007F3923">
        <w:rPr>
          <w:lang w:val="en-US"/>
        </w:rPr>
        <w:t xml:space="preserve">could </w:t>
      </w:r>
      <w:r w:rsidRPr="007F3923">
        <w:rPr>
          <w:lang w:val="en-US"/>
        </w:rPr>
        <w:t xml:space="preserve">confer a risk of </w:t>
      </w:r>
      <w:r w:rsidR="00E712B1" w:rsidRPr="007F3923">
        <w:rPr>
          <w:lang w:val="en-US"/>
        </w:rPr>
        <w:t xml:space="preserve">multiple </w:t>
      </w:r>
      <w:r w:rsidRPr="007F3923">
        <w:rPr>
          <w:lang w:val="en-US"/>
        </w:rPr>
        <w:t xml:space="preserve">substance use, for example through dopaminergic or opioid function that are biological pathways strongly implicated </w:t>
      </w:r>
      <w:r w:rsidR="00455FE2" w:rsidRPr="007F3923">
        <w:rPr>
          <w:lang w:val="en-US"/>
        </w:rPr>
        <w:t>across all addictive behaviours</w:t>
      </w:r>
      <w:r w:rsidR="00B81E48">
        <w:rPr>
          <w:lang w:val="en-US"/>
        </w:rPr>
        <w:t xml:space="preserve"> </w:t>
      </w:r>
      <w:r w:rsidRPr="007F3923">
        <w:rPr>
          <w:lang w:val="en-US"/>
        </w:rPr>
        <w:fldChar w:fldCharType="begin"/>
      </w:r>
      <w:r w:rsidR="00080007">
        <w:rPr>
          <w:lang w:val="en-US"/>
        </w:rPr>
        <w:instrText xml:space="preserve"> ADDIN EN.CITE &lt;EndNote&gt;&lt;Cite&gt;&lt;Author&gt;Koob&lt;/Author&gt;&lt;Year&gt;2016&lt;/Year&gt;&lt;RecNum&gt;59&lt;/RecNum&gt;&lt;DisplayText&gt;(Koob &amp;amp; Volkow, 2016)&lt;/DisplayText&gt;&lt;record&gt;&lt;rec-number&gt;59&lt;/rec-number&gt;&lt;foreign-keys&gt;&lt;key app="EN" db-id="2srdzfw2mdavxlevpzo5xvv1sr9aaaevft2p" timestamp="1560342714"&gt;59&lt;/key&gt;&lt;/foreign-keys&gt;&lt;ref-type name="Journal Article"&gt;17&lt;/ref-type&gt;&lt;contributors&gt;&lt;authors&gt;&lt;author&gt;Koob, G. F.&lt;/author&gt;&lt;author&gt;Volkow, N. D.&lt;/author&gt;&lt;/authors&gt;&lt;/contributors&gt;&lt;auth-address&gt;NIAAA, 5635 Fishers Lane,Room 2001,Suite 2000, Rockville, MD 20852 USA&amp;#xD;NIDA, NIH, Rockville, MD USA&lt;/auth-address&gt;&lt;titles&gt;&lt;title&gt;Neurobiology of addiction: a neurocircuitry analysis&lt;/title&gt;&lt;secondary-title&gt;Lancet Psychiatry&lt;/secondary-title&gt;&lt;alt-title&gt;Lancet Psychiat&lt;/alt-title&gt;&lt;/titles&gt;&lt;periodical&gt;&lt;full-title&gt;Lancet Psychiatry&lt;/full-title&gt;&lt;abbr-1&gt;Lancet Psychiat&lt;/abbr-1&gt;&lt;/periodical&gt;&lt;alt-periodical&gt;&lt;full-title&gt;Lancet Psychiatry&lt;/full-title&gt;&lt;abbr-1&gt;Lancet Psychiat&lt;/abbr-1&gt;&lt;/alt-periodical&gt;&lt;pages&gt;760-773&lt;/pages&gt;&lt;volume&gt;3&lt;/volume&gt;&lt;number&gt;8&lt;/number&gt;&lt;keywords&gt;&lt;keyword&gt;corticotropin-releasing-factor&lt;/keyword&gt;&lt;keyword&gt;ventromedial prefrontal cortex&lt;/keyword&gt;&lt;keyword&gt;posttraumatic-stress-disorder&lt;/keyword&gt;&lt;keyword&gt;induced dopamine release&lt;/keyword&gt;&lt;keyword&gt;kappa-opioid receptors&lt;/keyword&gt;&lt;keyword&gt;ventral tegmental area&lt;/keyword&gt;&lt;keyword&gt;heavy alcohol-use&lt;/keyword&gt;&lt;keyword&gt;nucleus-accumbens&lt;/keyword&gt;&lt;keyword&gt;cocaine-seeking&lt;/keyword&gt;&lt;keyword&gt;drug-addiction&lt;/keyword&gt;&lt;/keywords&gt;&lt;dates&gt;&lt;year&gt;2016&lt;/year&gt;&lt;pub-dates&gt;&lt;date&gt;Aug&lt;/date&gt;&lt;/pub-dates&gt;&lt;/dates&gt;&lt;isbn&gt;2215-0374&lt;/isbn&gt;&lt;accession-num&gt;WOS:000382276500025&lt;/accession-num&gt;&lt;urls&gt;&lt;related-urls&gt;&lt;url&gt;&amp;lt;Go to ISI&amp;gt;://WOS:000382276500025&lt;/url&gt;&lt;/related-urls&gt;&lt;/urls&gt;&lt;language&gt;English&lt;/language&gt;&lt;/record&gt;&lt;/Cite&gt;&lt;/EndNote&gt;</w:instrText>
      </w:r>
      <w:r w:rsidRPr="007F3923">
        <w:rPr>
          <w:lang w:val="en-US"/>
        </w:rPr>
        <w:fldChar w:fldCharType="separate"/>
      </w:r>
      <w:r w:rsidR="00080007">
        <w:rPr>
          <w:noProof/>
          <w:lang w:val="en-US"/>
        </w:rPr>
        <w:t>(Koob &amp; Volkow, 2016)</w:t>
      </w:r>
      <w:r w:rsidRPr="007F3923">
        <w:rPr>
          <w:lang w:val="en-US"/>
        </w:rPr>
        <w:fldChar w:fldCharType="end"/>
      </w:r>
      <w:r w:rsidR="002034DB">
        <w:rPr>
          <w:lang w:val="en-US"/>
        </w:rPr>
        <w:t>.</w:t>
      </w:r>
    </w:p>
    <w:p w14:paraId="73332DBC" w14:textId="5D3F0DA6" w:rsidR="005831DC" w:rsidRPr="007F3923" w:rsidRDefault="00AA3EB9">
      <w:pPr>
        <w:rPr>
          <w:lang w:val="en-US"/>
        </w:rPr>
      </w:pPr>
      <w:r w:rsidRPr="007F3923">
        <w:rPr>
          <w:lang w:val="en-US"/>
        </w:rPr>
        <w:t xml:space="preserve">It is also possible that the association with late-onset cannabis use is not due to pleiotropic effects of addiction-related biological pathways, but due to </w:t>
      </w:r>
      <w:r w:rsidR="007F3923" w:rsidRPr="007F3923">
        <w:rPr>
          <w:lang w:val="en-US"/>
        </w:rPr>
        <w:t>behavioral</w:t>
      </w:r>
      <w:r w:rsidRPr="007F3923">
        <w:rPr>
          <w:lang w:val="en-US"/>
        </w:rPr>
        <w:t xml:space="preserve"> manifestations of schizophrenia genetic risk leading to adolescent use of cannabis.</w:t>
      </w:r>
      <w:r w:rsidR="00395D72">
        <w:rPr>
          <w:lang w:val="en-US"/>
        </w:rPr>
        <w:t xml:space="preserve"> </w:t>
      </w:r>
      <w:r w:rsidRPr="007F3923">
        <w:rPr>
          <w:lang w:val="en-US"/>
        </w:rPr>
        <w:t xml:space="preserve">To explore this possibility we examined if the strongest association we observed in our primary analysis, between schizophrenia genetic risk and late-onset cannabis use, was mediated by lower childhood IQ, emotional problems, victimization, engagement in antisocial </w:t>
      </w:r>
      <w:r w:rsidR="007F3923" w:rsidRPr="007F3923">
        <w:rPr>
          <w:lang w:val="en-US"/>
        </w:rPr>
        <w:t>behavior</w:t>
      </w:r>
      <w:r w:rsidRPr="007F3923">
        <w:rPr>
          <w:lang w:val="en-US"/>
        </w:rPr>
        <w:t>, impulsivity or poorer social relationships, all of which are characteristics associated with increased risk of schizophrenia incidence or cannabis use</w:t>
      </w:r>
      <w:r w:rsidR="00B81E48">
        <w:rPr>
          <w:lang w:val="en-US"/>
        </w:rPr>
        <w:t xml:space="preserve"> </w:t>
      </w:r>
      <w:r w:rsidRPr="007F3923">
        <w:rPr>
          <w:lang w:val="en-US"/>
        </w:rPr>
        <w:fldChar w:fldCharType="begin">
          <w:fldData xml:space="preserve">PEVuZE5vdGU+PENpdGU+PEF1dGhvcj5XZWxoYW08L0F1dGhvcj48WWVhcj4yMDA5PC9ZZWFyPjxS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</w:fldData>
        </w:fldChar>
      </w:r>
      <w:r w:rsidR="00080007">
        <w:rPr>
          <w:lang w:val="en-US"/>
        </w:rPr>
        <w:instrText xml:space="preserve"> ADDIN EN.CITE </w:instrText>
      </w:r>
      <w:r w:rsidR="00080007">
        <w:rPr>
          <w:lang w:val="en-US"/>
        </w:rPr>
        <w:fldChar w:fldCharType="begin">
          <w:fldData xml:space="preserve">PEVuZE5vdGU+PENpdGU+PEF1dGhvcj5XZWxoYW08L0F1dGhvcj48WWVhcj4yMDA5PC9ZZWFyPjxS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Courtney et al., 2017; Varese et al., 2012; Welham et al., 2009)</w:t>
      </w:r>
      <w:r w:rsidRPr="007F3923">
        <w:rPr>
          <w:lang w:val="en-US"/>
        </w:rPr>
        <w:fldChar w:fldCharType="end"/>
      </w:r>
      <w:r w:rsidR="002034DB">
        <w:rPr>
          <w:lang w:val="en-US"/>
        </w:rPr>
        <w:t>.</w:t>
      </w:r>
      <w:r w:rsidRPr="007F3923">
        <w:rPr>
          <w:lang w:val="en-US"/>
        </w:rPr>
        <w:t xml:space="preserve"> Our results suggested that little to none of this association was mediated through these pathways, and indeed that ‘direct’ effects of schizophrenia genetic risk on late-onset cannabis use may be stronger than first observed. </w:t>
      </w:r>
      <w:r w:rsidR="00527C91" w:rsidRPr="007F3923">
        <w:rPr>
          <w:lang w:val="en-US"/>
        </w:rPr>
        <w:t>However, t</w:t>
      </w:r>
      <w:r w:rsidR="00B90AB4" w:rsidRPr="007F3923">
        <w:rPr>
          <w:lang w:val="en-US"/>
        </w:rPr>
        <w:t>his does not exclude the possibility that other variables that we did not test mediate this relationship.</w:t>
      </w:r>
    </w:p>
    <w:p w14:paraId="0D6E74CB" w14:textId="2F616D48" w:rsidR="005831DC" w:rsidRPr="007F3923" w:rsidRDefault="00AA3EB9">
      <w:pPr>
        <w:rPr>
          <w:lang w:val="en-US"/>
        </w:rPr>
      </w:pPr>
      <w:r w:rsidRPr="007F3923">
        <w:rPr>
          <w:lang w:val="en-US"/>
        </w:rPr>
        <w:t xml:space="preserve">Whilst the cognitive, emotional, and </w:t>
      </w:r>
      <w:r w:rsidR="007F3923" w:rsidRPr="007F3923">
        <w:rPr>
          <w:lang w:val="en-US"/>
        </w:rPr>
        <w:t>behavioral</w:t>
      </w:r>
      <w:r w:rsidRPr="007F3923">
        <w:rPr>
          <w:lang w:val="en-US"/>
        </w:rPr>
        <w:t xml:space="preserve"> characteristics we examined did not mediate the relationship between schizophrenia genetic risk and cannabis use, identifying mediating phenotypes expressed in childhood or adolescence is important not just for understanding the mechanisms underlying addictive </w:t>
      </w:r>
      <w:r w:rsidR="007F3923" w:rsidRPr="007F3923">
        <w:rPr>
          <w:lang w:val="en-US"/>
        </w:rPr>
        <w:t>behavior</w:t>
      </w:r>
      <w:r w:rsidRPr="007F3923">
        <w:rPr>
          <w:lang w:val="en-US"/>
        </w:rPr>
        <w:t xml:space="preserve">, but also to inform potential targets for early intervention to prevent substance use and harmful consequences of this. </w:t>
      </w:r>
      <w:r w:rsidR="00DF143E">
        <w:rPr>
          <w:lang w:val="en-US"/>
        </w:rPr>
        <w:t>T</w:t>
      </w:r>
      <w:r w:rsidRPr="007F3923">
        <w:rPr>
          <w:lang w:val="en-US"/>
        </w:rPr>
        <w:t>he mediators we examined were measured in childhood, to ensure they occurred prior to substance use</w:t>
      </w:r>
      <w:r w:rsidR="00DF143E">
        <w:rPr>
          <w:lang w:val="en-US"/>
        </w:rPr>
        <w:t>, hence minimizing bias in our models.</w:t>
      </w:r>
      <w:r w:rsidRPr="007F3923">
        <w:rPr>
          <w:lang w:val="en-US"/>
        </w:rPr>
        <w:t xml:space="preserve"> </w:t>
      </w:r>
      <w:bookmarkStart w:id="14" w:name="_Hlk36722923"/>
      <w:r w:rsidR="00DF143E">
        <w:rPr>
          <w:lang w:val="en-US"/>
        </w:rPr>
        <w:t>However, a</w:t>
      </w:r>
      <w:r w:rsidR="00DF143E" w:rsidRPr="007F3923">
        <w:rPr>
          <w:lang w:val="en-US"/>
        </w:rPr>
        <w:t xml:space="preserve"> potential limitation of </w:t>
      </w:r>
      <w:r w:rsidR="00DF143E">
        <w:rPr>
          <w:lang w:val="en-US"/>
        </w:rPr>
        <w:t xml:space="preserve">this is that </w:t>
      </w:r>
      <w:r w:rsidRPr="007F3923">
        <w:rPr>
          <w:lang w:val="en-US"/>
        </w:rPr>
        <w:t xml:space="preserve">our results might not adequately reflect the relationship of schizophrenia genetic risk with those same characteristics in adolescence, when they might have a more immediate effect on substance use </w:t>
      </w:r>
      <w:r w:rsidR="007F3923" w:rsidRPr="007F3923">
        <w:rPr>
          <w:lang w:val="en-US"/>
        </w:rPr>
        <w:t>behavior</w:t>
      </w:r>
      <w:r w:rsidRPr="007F3923">
        <w:rPr>
          <w:lang w:val="en-US"/>
        </w:rPr>
        <w:t xml:space="preserve">. </w:t>
      </w:r>
      <w:bookmarkEnd w:id="14"/>
    </w:p>
    <w:p w14:paraId="61834E03" w14:textId="2674AAA3" w:rsidR="005831DC" w:rsidRPr="007F3923" w:rsidRDefault="00AA3EB9">
      <w:pPr>
        <w:rPr>
          <w:lang w:val="en-US"/>
        </w:rPr>
      </w:pPr>
      <w:r w:rsidRPr="007F3923">
        <w:rPr>
          <w:lang w:val="en-US"/>
        </w:rPr>
        <w:t>The association we observe here between schizophrenia genetic risk and cannabis use suggests either that the association between cannabis use and psychosis observed consiste</w:t>
      </w:r>
      <w:r w:rsidR="00455FE2" w:rsidRPr="007F3923">
        <w:rPr>
          <w:lang w:val="en-US"/>
        </w:rPr>
        <w:t>ntly in epidemiological studies</w:t>
      </w:r>
      <w:r w:rsidR="00B81E48">
        <w:rPr>
          <w:lang w:val="en-US"/>
        </w:rPr>
        <w:t xml:space="preserve"> </w:t>
      </w:r>
      <w:r w:rsidRPr="007F3923">
        <w:rPr>
          <w:lang w:val="en-US"/>
        </w:rPr>
        <w:fldChar w:fldCharType="begin">
          <w:fldData xml:space="preserve">PEVuZE5vdGU+PENpdGU+PEF1dGhvcj5Nb29yZTwvQXV0aG9yPjxZZWFyPjIwMDc8L1llYXI+PFJl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MxOS0zMjg8L3BhZ2VzPjx2b2x1bWU+MzcwPC92b2x1bWU+PG51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</w:fldData>
        </w:fldChar>
      </w:r>
      <w:r w:rsidR="00080007">
        <w:rPr>
          <w:lang w:val="en-US"/>
        </w:rPr>
        <w:instrText xml:space="preserve"> ADDIN EN.CITE </w:instrText>
      </w:r>
      <w:r w:rsidR="00080007">
        <w:rPr>
          <w:lang w:val="en-US"/>
        </w:rPr>
        <w:fldChar w:fldCharType="begin">
          <w:fldData xml:space="preserve">PEVuZE5vdGU+PENpdGU+PEF1dGhvcj5Nb29yZTwvQXV0aG9yPjxZZWFyPjIwMDc8L1llYXI+PFJl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MxOS0zMjg8L3BhZ2VzPjx2b2x1bWU+MzcwPC92b2x1bWU+PG51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Gage, Hickman, &amp; Zammit, 2016; Moore et al., 2007)</w:t>
      </w:r>
      <w:r w:rsidRPr="007F3923">
        <w:rPr>
          <w:lang w:val="en-US"/>
        </w:rPr>
        <w:fldChar w:fldCharType="end"/>
      </w:r>
      <w:r w:rsidRPr="007F3923">
        <w:rPr>
          <w:lang w:val="en-US"/>
        </w:rPr>
        <w:t xml:space="preserve"> is, at least in part, due to </w:t>
      </w:r>
      <w:r w:rsidR="008A76B4" w:rsidRPr="007F3923">
        <w:rPr>
          <w:lang w:val="en-US"/>
        </w:rPr>
        <w:t>pleiotropy</w:t>
      </w:r>
      <w:r w:rsidRPr="007F3923">
        <w:rPr>
          <w:lang w:val="en-US"/>
        </w:rPr>
        <w:t xml:space="preserve">, or that cannabis has a causal effect on schizophrenia (and therefore risk variants for cannabis use </w:t>
      </w:r>
      <w:r w:rsidR="00622BBD" w:rsidRPr="007F3923">
        <w:rPr>
          <w:lang w:val="en-US"/>
        </w:rPr>
        <w:t xml:space="preserve">will </w:t>
      </w:r>
      <w:r w:rsidRPr="007F3923">
        <w:rPr>
          <w:lang w:val="en-US"/>
        </w:rPr>
        <w:t xml:space="preserve">also be identified as </w:t>
      </w:r>
      <w:r w:rsidR="00455FE2" w:rsidRPr="007F3923">
        <w:rPr>
          <w:lang w:val="en-US"/>
        </w:rPr>
        <w:t>risk variants for schizophrenia</w:t>
      </w:r>
      <w:r w:rsidR="00B81E48">
        <w:rPr>
          <w:lang w:val="en-US"/>
        </w:rPr>
        <w:t xml:space="preserve"> </w:t>
      </w:r>
      <w:r w:rsidRPr="007F3923">
        <w:rPr>
          <w:lang w:val="en-US"/>
        </w:rPr>
        <w:fldChar w:fldCharType="begin"/>
      </w:r>
      <w:r w:rsidR="00820F19">
        <w:rPr>
          <w:lang w:val="en-US"/>
        </w:rPr>
        <w:instrText xml:space="preserve"> ADDIN EN.CITE &lt;EndNote&gt;&lt;Cite&gt;&lt;Author&gt;Gage&lt;/Author&gt;&lt;Year&gt;2016&lt;/Year&gt;&lt;RecNum&gt;33&lt;/RecNum&gt;&lt;DisplayText&gt;(Gage, Davey Smith, Ware, Flint, &amp;amp; Munafò, 2016)&lt;/DisplayText&gt;&lt;record&gt;&lt;rec-number&gt;33&lt;/rec-number&gt;&lt;foreign-keys&gt;&lt;key app="EN" db-id="2srdzfw2mdavxlevpzo5xvv1sr9aaaevft2p" timestamp="1502801817"&gt;33&lt;/key&gt;&lt;/foreign-keys&gt;&lt;ref-type name="Journal Article"&gt;17&lt;/ref-type&gt;&lt;contributors&gt;&lt;authors&gt;&lt;author&gt;Gage, S. H.&lt;/author&gt;&lt;author&gt;Davey Smith, G.&lt;/author&gt;&lt;author&gt;Ware, J. J.&lt;/author&gt;&lt;author&gt;Flint, J.&lt;/author&gt;&lt;author&gt;Munafò, M. R.&lt;/author&gt;&lt;/authors&gt;&lt;/contributors&gt;&lt;auth-address&gt;Univ Bristol, MRC, IEU, Bristol, Avon, England&amp;#xD;Univ Bristol, Sch Expt Psychol, UK Ctr Tobacco &amp;amp; Alcohol Studies, Bristol, Avon, England&amp;#xD;Univ Bristol, Sch Social &amp;amp; Community Med, Bristol, Avon, England&amp;#xD;Univ Oxford, Wellcome Trust Ctr Human Genet, Oxford, England&lt;/auth-address&gt;&lt;titles&gt;&lt;title&gt;G = E: what GWAS can tell us about the environment&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2&lt;/volume&gt;&lt;number&gt;2&lt;/number&gt;&lt;keywords&gt;&lt;keyword&gt;genome-wide association&lt;/keyword&gt;&lt;keyword&gt;15q25 gene variant&lt;/keyword&gt;&lt;keyword&gt;lung-cancer&lt;/keyword&gt;&lt;keyword&gt;mendelian randomization&lt;/keyword&gt;&lt;keyword&gt;nicotine dependence&lt;/keyword&gt;&lt;keyword&gt;blood-pressure&lt;/keyword&gt;&lt;keyword&gt;smoking-behavior&lt;/keyword&gt;&lt;keyword&gt;metaanalysis&lt;/keyword&gt;&lt;keyword&gt;disease&lt;/keyword&gt;&lt;keyword&gt;risk&lt;/keyword&gt;&lt;/keywords&gt;&lt;dates&gt;&lt;year&gt;2016&lt;/year&gt;&lt;pub-dates&gt;&lt;date&gt;Feb&lt;/date&gt;&lt;/pub-dates&gt;&lt;/dates&gt;&lt;isbn&gt;1553-7404&lt;/isbn&gt;&lt;accession-num&gt;WOS:000372554100005&lt;/accession-num&gt;&lt;urls&gt;&lt;related-urls&gt;&lt;url&gt;&lt;style face="underline" font="default" size="100%"&gt;&amp;lt;Go to ISI&amp;gt;://WOS:000372554100005&lt;/style&gt;&lt;/url&gt;&lt;/related-urls&gt;&lt;/urls&gt;&lt;electronic-resource-num&gt;10.1371/journal.pgen.1005765&lt;/electronic-resource-num&gt;&lt;language&gt;English&lt;/language&gt;&lt;/record&gt;&lt;/Cite&gt;&lt;/EndNote&gt;</w:instrText>
      </w:r>
      <w:r w:rsidRPr="007F3923">
        <w:rPr>
          <w:lang w:val="en-US"/>
        </w:rPr>
        <w:fldChar w:fldCharType="separate"/>
      </w:r>
      <w:r w:rsidR="00080007">
        <w:rPr>
          <w:noProof/>
          <w:lang w:val="en-US"/>
        </w:rPr>
        <w:t>(Gage, Davey Smith, Ware, Flint, &amp; Munafò, 2016)</w:t>
      </w:r>
      <w:r w:rsidRPr="007F3923">
        <w:rPr>
          <w:lang w:val="en-US"/>
        </w:rPr>
        <w:fldChar w:fldCharType="end"/>
      </w:r>
      <w:r w:rsidRPr="007F3923">
        <w:rPr>
          <w:lang w:val="en-US"/>
        </w:rPr>
        <w:t xml:space="preserve"> in adequately-powered GWAS</w:t>
      </w:r>
      <w:r w:rsidR="00E1219D" w:rsidRPr="007F3923">
        <w:rPr>
          <w:lang w:val="en-US"/>
        </w:rPr>
        <w:t>s</w:t>
      </w:r>
      <w:r w:rsidR="007853D0">
        <w:rPr>
          <w:lang w:val="en-US"/>
        </w:rPr>
        <w:t xml:space="preserve"> where </w:t>
      </w:r>
      <w:r w:rsidR="008427F2">
        <w:rPr>
          <w:lang w:val="en-US"/>
        </w:rPr>
        <w:t xml:space="preserve">there </w:t>
      </w:r>
      <w:r w:rsidR="006E2E53">
        <w:rPr>
          <w:lang w:val="en-US"/>
        </w:rPr>
        <w:t>would be many more cannabis users among cases than controls</w:t>
      </w:r>
      <w:r w:rsidRPr="007F3923">
        <w:rPr>
          <w:lang w:val="en-US"/>
        </w:rPr>
        <w:t xml:space="preserve">). In fact, </w:t>
      </w:r>
      <w:r w:rsidR="00622BBD" w:rsidRPr="007F3923">
        <w:rPr>
          <w:lang w:val="en-US"/>
        </w:rPr>
        <w:t>despite the finding</w:t>
      </w:r>
      <w:r w:rsidR="00E712B1" w:rsidRPr="007F3923">
        <w:rPr>
          <w:lang w:val="en-US"/>
        </w:rPr>
        <w:t xml:space="preserve"> from this and other studies</w:t>
      </w:r>
      <w:r w:rsidR="00622BBD" w:rsidRPr="007F3923">
        <w:rPr>
          <w:lang w:val="en-US"/>
        </w:rPr>
        <w:t xml:space="preserve"> that schizophrenia genetic risk is associated with cannabis use</w:t>
      </w:r>
      <w:r w:rsidRPr="007F3923">
        <w:rPr>
          <w:lang w:val="en-US"/>
        </w:rPr>
        <w:t xml:space="preserve">, there is </w:t>
      </w:r>
      <w:r w:rsidR="004C4B82" w:rsidRPr="007F3923">
        <w:rPr>
          <w:lang w:val="en-US"/>
        </w:rPr>
        <w:t xml:space="preserve">little evidence that shared genetic effects </w:t>
      </w:r>
      <w:r w:rsidRPr="007F3923">
        <w:rPr>
          <w:lang w:val="en-US"/>
        </w:rPr>
        <w:t xml:space="preserve">confound associations between cannabis use and risk of psychotic outcomes in epidemiological studies. For example, in a recent study we found strong evidence that classes of cannabis use were associated with subsequent risk of psychotic experiences, and that this was not attenuated after adjusting for </w:t>
      </w:r>
      <w:r w:rsidR="00455FE2" w:rsidRPr="007F3923">
        <w:rPr>
          <w:lang w:val="en-US"/>
        </w:rPr>
        <w:t>family history of schizophrenia</w:t>
      </w:r>
      <w:r w:rsidR="00C96532">
        <w:rPr>
          <w:lang w:val="en-US"/>
        </w:rPr>
        <w:t xml:space="preserve"> </w:t>
      </w:r>
      <w:r w:rsidRPr="007F3923">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 </w:instrText>
      </w:r>
      <w:r w:rsidR="00080007">
        <w:rPr>
          <w:lang w:val="en-US"/>
        </w:rPr>
        <w:fldChar w:fldCharType="begin">
          <w:fldData xml:space="preserve">PEVuZE5vdGU+PENpdGU+PEF1dGhvcj5Kb25lczwvQXV0aG9yPjxZZWFyPjIwMTg8L1llYXI+PFJl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Jones et al., 2018)</w:t>
      </w:r>
      <w:r w:rsidRPr="007F3923">
        <w:rPr>
          <w:lang w:val="en-US"/>
        </w:rPr>
        <w:fldChar w:fldCharType="end"/>
      </w:r>
      <w:r w:rsidRPr="007F3923">
        <w:rPr>
          <w:lang w:val="en-US"/>
        </w:rPr>
        <w:t xml:space="preserve"> or schizophrenia genetic risk score (Supplementary Table </w:t>
      </w:r>
      <w:r w:rsidR="002D7774">
        <w:rPr>
          <w:lang w:val="en-US"/>
        </w:rPr>
        <w:t>8</w:t>
      </w:r>
      <w:r w:rsidRPr="007F3923">
        <w:rPr>
          <w:lang w:val="en-US"/>
        </w:rPr>
        <w:t xml:space="preserve">). </w:t>
      </w:r>
    </w:p>
    <w:p w14:paraId="7E710D26" w14:textId="44B9990F" w:rsidR="00EF1187" w:rsidRDefault="00AA3EB9">
      <w:pPr>
        <w:rPr>
          <w:rFonts w:cs="Arial"/>
          <w:lang w:val="en-US"/>
        </w:rPr>
      </w:pPr>
      <w:r w:rsidRPr="007F3923">
        <w:rPr>
          <w:lang w:val="en-US"/>
        </w:rPr>
        <w:t>One approach that has been used to examine causal effects of cannabis use on schizophrenia and assess the presence of genetic confounding (horizontal pleiotropy) is Mendelian randomization (MR). Evidence</w:t>
      </w:r>
      <w:r w:rsidRPr="007F3923">
        <w:rPr>
          <w:color w:val="000000"/>
          <w:shd w:val="clear" w:color="auto" w:fill="FFFFFF"/>
          <w:lang w:val="en-US"/>
        </w:rPr>
        <w:t xml:space="preserve"> consistent with a causal effect of schizophrenia risk on likelihood of cannabis initiation, as well as weak evidence of a causal effect from</w:t>
      </w:r>
      <w:r w:rsidRPr="007F3923">
        <w:rPr>
          <w:rFonts w:cs="Arial"/>
          <w:lang w:val="en-US"/>
        </w:rPr>
        <w:t xml:space="preserve"> cannabis initiation to schizophrenia</w:t>
      </w:r>
      <w:r w:rsidR="00B90AB4" w:rsidRPr="007F3923">
        <w:rPr>
          <w:rFonts w:cs="Arial"/>
          <w:lang w:val="en-US"/>
        </w:rPr>
        <w:t xml:space="preserve"> has been reported</w:t>
      </w:r>
      <w:r w:rsidR="00C96532">
        <w:rPr>
          <w:rFonts w:cs="Arial"/>
          <w:lang w:val="en-US"/>
        </w:rPr>
        <w:t xml:space="preserve"> </w:t>
      </w:r>
      <w:r w:rsidRPr="007F3923">
        <w:rPr>
          <w:rFonts w:cs="Arial"/>
          <w:lang w:val="en-US"/>
        </w:rPr>
        <w:fldChar w:fldCharType="begin">
          <w:fldData xml:space="preserve">PEVuZE5vdGU+PENpdGU+PEF1dGhvcj5QYXNtYW48L0F1dGhvcj48WWVhcj4yMDE4PC9ZZWFyPjxS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</w:fldData>
        </w:fldChar>
      </w:r>
      <w:r w:rsidR="00080007">
        <w:rPr>
          <w:rFonts w:cs="Arial"/>
          <w:lang w:val="en-US"/>
        </w:rPr>
        <w:instrText xml:space="preserve"> ADDIN EN.CITE </w:instrText>
      </w:r>
      <w:r w:rsidR="00080007">
        <w:rPr>
          <w:rFonts w:cs="Arial"/>
          <w:lang w:val="en-US"/>
        </w:rPr>
        <w:fldChar w:fldCharType="begin">
          <w:fldData xml:space="preserve">PEVuZE5vdGU+PENpdGU+PEF1dGhvcj5QYXNtYW48L0F1dGhvcj48WWVhcj4yMDE4PC9ZZWFyPjxS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</w:fldData>
        </w:fldChar>
      </w:r>
      <w:r w:rsidR="00080007">
        <w:rPr>
          <w:rFonts w:cs="Arial"/>
          <w:lang w:val="en-US"/>
        </w:rPr>
        <w:instrText xml:space="preserve"> ADDIN EN.CITE.DATA </w:instrText>
      </w:r>
      <w:r w:rsidR="00080007">
        <w:rPr>
          <w:rFonts w:cs="Arial"/>
          <w:lang w:val="en-US"/>
        </w:rPr>
      </w:r>
      <w:r w:rsidR="00080007">
        <w:rPr>
          <w:rFonts w:cs="Arial"/>
          <w:lang w:val="en-US"/>
        </w:rPr>
        <w:fldChar w:fldCharType="end"/>
      </w:r>
      <w:r w:rsidRPr="007F3923">
        <w:rPr>
          <w:rFonts w:cs="Arial"/>
          <w:lang w:val="en-US"/>
        </w:rPr>
      </w:r>
      <w:r w:rsidRPr="007F3923">
        <w:rPr>
          <w:rFonts w:cs="Arial"/>
          <w:lang w:val="en-US"/>
        </w:rPr>
        <w:fldChar w:fldCharType="separate"/>
      </w:r>
      <w:r w:rsidR="00080007">
        <w:rPr>
          <w:rFonts w:cs="Arial"/>
          <w:noProof/>
          <w:lang w:val="en-US"/>
        </w:rPr>
        <w:t>(Gage, Jones, et al., 2016; Pasman et al., 2018)</w:t>
      </w:r>
      <w:r w:rsidRPr="007F3923">
        <w:rPr>
          <w:rFonts w:cs="Arial"/>
          <w:lang w:val="en-US"/>
        </w:rPr>
        <w:fldChar w:fldCharType="end"/>
      </w:r>
      <w:r w:rsidR="00B454AD">
        <w:rPr>
          <w:rFonts w:cs="Arial"/>
          <w:lang w:val="en-US"/>
        </w:rPr>
        <w:t>.</w:t>
      </w:r>
      <w:r w:rsidRPr="007F3923">
        <w:rPr>
          <w:rFonts w:cs="Arial"/>
          <w:lang w:val="en-US"/>
        </w:rPr>
        <w:t xml:space="preserve"> </w:t>
      </w:r>
      <w:r w:rsidRPr="007F3923">
        <w:rPr>
          <w:lang w:val="en-US"/>
        </w:rPr>
        <w:t xml:space="preserve">Similarly analyses </w:t>
      </w:r>
      <w:r w:rsidRPr="007F3923">
        <w:rPr>
          <w:rFonts w:cs="Arial"/>
          <w:lang w:val="en-US"/>
        </w:rPr>
        <w:t>have reported a bidirectional relationship between</w:t>
      </w:r>
      <w:r w:rsidRPr="007F3923">
        <w:rPr>
          <w:lang w:val="en-US"/>
        </w:rPr>
        <w:t xml:space="preserve"> a measure of lifetime cigarette smoking (capturing smoking dur</w:t>
      </w:r>
      <w:r w:rsidR="00455FE2" w:rsidRPr="007F3923">
        <w:rPr>
          <w:lang w:val="en-US"/>
        </w:rPr>
        <w:t>ation, heaviness and cessation)</w:t>
      </w:r>
      <w:r w:rsidR="00C96532">
        <w:rPr>
          <w:lang w:val="en-US"/>
        </w:rPr>
        <w:t xml:space="preserve"> </w:t>
      </w:r>
      <w:r w:rsidRPr="007F3923">
        <w:rPr>
          <w:lang w:val="en-US"/>
        </w:rPr>
        <w:fldChar w:fldCharType="begin"/>
      </w:r>
      <w:r w:rsidR="00080007">
        <w:rPr>
          <w:lang w:val="en-US"/>
        </w:rPr>
        <w:instrText xml:space="preserve"> ADDIN EN.CITE &lt;EndNote&gt;&lt;Cite&gt;&lt;Author&gt;Wootton&lt;/Author&gt;&lt;Year&gt;2018&lt;/Year&gt;&lt;RecNum&gt;56&lt;/RecNum&gt;&lt;DisplayText&gt;(Wootton et al., 2018)&lt;/DisplayText&gt;&lt;record&gt;&lt;rec-number&gt;56&lt;/rec-number&gt;&lt;foreign-keys&gt;&lt;key app="EN" db-id="2srdzfw2mdavxlevpzo5xvv1sr9aaaevft2p" timestamp="1553100448"&gt;56&lt;/key&gt;&lt;/foreign-keys&gt;&lt;ref-type name="Journal Article"&gt;17&lt;/ref-type&gt;&lt;contributors&gt;&lt;authors&gt;&lt;author&gt;Wootton, Robyn E&lt;/author&gt;&lt;author&gt;Richmond, Rebecca C&lt;/author&gt;&lt;author&gt;Stuijfzand, Bobby G&lt;/author&gt;&lt;author&gt;Lawn, Rebecca B&lt;/author&gt;&lt;author&gt;Sallis, Hannah M&lt;/author&gt;&lt;author&gt;Taylor, Gemma M J&lt;/author&gt;&lt;author&gt;Jones, Hannah J&lt;/author&gt;&lt;author&gt;Zammit, Stanley&lt;/author&gt;&lt;author&gt;Davey Smith, George&lt;/author&gt;&lt;author&gt;Munafò, Marcus R&lt;/author&gt;&lt;/authors&gt;&lt;/contributors&gt;&lt;titles&gt;&lt;title&gt;Causal effects of lifetime smoking on risk for depression and schizophrenia: evidence from a Mendelian randomis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Pr="007F3923">
        <w:rPr>
          <w:lang w:val="en-US"/>
        </w:rPr>
        <w:fldChar w:fldCharType="separate"/>
      </w:r>
      <w:r w:rsidR="00080007">
        <w:rPr>
          <w:noProof/>
          <w:lang w:val="en-US"/>
        </w:rPr>
        <w:t>(Wootton et al., 2018)</w:t>
      </w:r>
      <w:r w:rsidRPr="007F3923">
        <w:rPr>
          <w:lang w:val="en-US"/>
        </w:rPr>
        <w:fldChar w:fldCharType="end"/>
      </w:r>
      <w:r w:rsidRPr="007F3923">
        <w:rPr>
          <w:lang w:val="en-US"/>
        </w:rPr>
        <w:t xml:space="preserve"> and </w:t>
      </w:r>
      <w:r w:rsidRPr="007F3923">
        <w:rPr>
          <w:rFonts w:cs="Arial"/>
          <w:lang w:val="en-US"/>
        </w:rPr>
        <w:t>schizophrenia risk</w:t>
      </w:r>
      <w:r w:rsidR="00B90AB4" w:rsidRPr="007F3923">
        <w:rPr>
          <w:rFonts w:cs="Arial"/>
          <w:lang w:val="en-US"/>
        </w:rPr>
        <w:t xml:space="preserve">. </w:t>
      </w:r>
      <w:r w:rsidRPr="007F3923">
        <w:rPr>
          <w:rFonts w:cs="Arial"/>
          <w:lang w:val="en-US"/>
        </w:rPr>
        <w:t>However, when there is little understanding of the biological effects of the genetic instruments used in MR analyses, bidirectional relationships such as thes</w:t>
      </w:r>
      <w:r w:rsidR="00455FE2" w:rsidRPr="007F3923">
        <w:rPr>
          <w:rFonts w:cs="Arial"/>
          <w:lang w:val="en-US"/>
        </w:rPr>
        <w:t>e can be difficult to interpret</w:t>
      </w:r>
      <w:r w:rsidR="00C96532">
        <w:rPr>
          <w:rFonts w:cs="Arial"/>
          <w:lang w:val="en-US"/>
        </w:rPr>
        <w:t xml:space="preserve"> </w:t>
      </w:r>
      <w:r w:rsidRPr="007F3923">
        <w:rPr>
          <w:rFonts w:cs="Arial"/>
          <w:lang w:val="en-US"/>
        </w:rPr>
        <w:fldChar w:fldCharType="begin"/>
      </w:r>
      <w:r w:rsidR="00080007">
        <w:rPr>
          <w:rFonts w:cs="Arial"/>
          <w:lang w:val="en-US"/>
        </w:rPr>
        <w:instrText xml:space="preserve"> ADDIN EN.CITE &lt;EndNote&gt;&lt;Cite&gt;&lt;Author&gt;Davey Smith&lt;/Author&gt;&lt;Year&gt;2014&lt;/Year&gt;&lt;RecNum&gt;55&lt;/RecNum&gt;&lt;DisplayText&gt;(Davey Smith &amp;amp; Hemani, 2014)&lt;/DisplayText&gt;&lt;record&gt;&lt;rec-number&gt;55&lt;/rec-number&gt;&lt;foreign-keys&gt;&lt;key app="EN" db-id="2srdzfw2mdavxlevpzo5xvv1sr9aaaevft2p" timestamp="1553100324"&gt;55&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an Molecular Genetics&lt;/secondary-title&gt;&lt;/titles&gt;&lt;periodical&gt;&lt;full-title&gt;Human Molecular Genetics&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7F3923">
        <w:rPr>
          <w:rFonts w:cs="Arial"/>
          <w:lang w:val="en-US"/>
        </w:rPr>
        <w:fldChar w:fldCharType="separate"/>
      </w:r>
      <w:r w:rsidR="00080007">
        <w:rPr>
          <w:rFonts w:cs="Arial"/>
          <w:noProof/>
          <w:lang w:val="en-US"/>
        </w:rPr>
        <w:t>(Davey Smith &amp; Hemani, 2014)</w:t>
      </w:r>
      <w:r w:rsidRPr="007F3923">
        <w:rPr>
          <w:rFonts w:cs="Arial"/>
          <w:lang w:val="en-US"/>
        </w:rPr>
        <w:fldChar w:fldCharType="end"/>
      </w:r>
      <w:r w:rsidR="007E3A51">
        <w:rPr>
          <w:rFonts w:cs="Arial"/>
          <w:lang w:val="en-US"/>
        </w:rPr>
        <w:t>,</w:t>
      </w:r>
      <w:r w:rsidRPr="007F3923">
        <w:rPr>
          <w:rFonts w:cs="Arial"/>
          <w:lang w:val="en-US"/>
        </w:rPr>
        <w:t xml:space="preserve"> and therefore neither MR studies to date, nor our results here, lead to substantially stronger conclusions about the causal effects of cannabis and cigarettes on psychosis than those from more traditional epidemiology designs.</w:t>
      </w:r>
      <w:r w:rsidR="00DF143E">
        <w:rPr>
          <w:rFonts w:cs="Arial"/>
          <w:lang w:val="en-US"/>
        </w:rPr>
        <w:t xml:space="preserve"> </w:t>
      </w:r>
    </w:p>
    <w:p w14:paraId="0554A0C3" w14:textId="64E99196" w:rsidR="005831DC" w:rsidRDefault="00DF143E">
      <w:pPr>
        <w:rPr>
          <w:rFonts w:cs="Arial"/>
          <w:lang w:val="en-US"/>
        </w:rPr>
      </w:pPr>
      <w:r>
        <w:rPr>
          <w:rFonts w:cs="Arial"/>
          <w:lang w:val="en-US"/>
        </w:rPr>
        <w:t xml:space="preserve">Whilst our findings cannot address whether cannabis use has a causal effect on schizophrenia, our results show </w:t>
      </w:r>
      <w:r w:rsidR="00EF1187">
        <w:rPr>
          <w:rFonts w:cs="Arial"/>
          <w:lang w:val="en-US"/>
        </w:rPr>
        <w:t>that schizophrenia genetic liability does not lead to increased ca</w:t>
      </w:r>
      <w:r w:rsidR="00A90806">
        <w:rPr>
          <w:rFonts w:cs="Arial"/>
          <w:lang w:val="en-US"/>
        </w:rPr>
        <w:t>n</w:t>
      </w:r>
      <w:r w:rsidR="00EF1187">
        <w:rPr>
          <w:rFonts w:cs="Arial"/>
          <w:lang w:val="en-US"/>
        </w:rPr>
        <w:t xml:space="preserve">nabis use through the mechanisms examined here, and that the </w:t>
      </w:r>
      <w:r w:rsidR="00A90806">
        <w:rPr>
          <w:rFonts w:cs="Arial"/>
          <w:lang w:val="en-US"/>
        </w:rPr>
        <w:t>investigation</w:t>
      </w:r>
      <w:r w:rsidR="00EF1187">
        <w:rPr>
          <w:rFonts w:cs="Arial"/>
          <w:lang w:val="en-US"/>
        </w:rPr>
        <w:t xml:space="preserve"> of other pathways </w:t>
      </w:r>
      <w:r w:rsidR="00A90806">
        <w:rPr>
          <w:rFonts w:cs="Arial"/>
          <w:lang w:val="en-US"/>
        </w:rPr>
        <w:t>is</w:t>
      </w:r>
      <w:r w:rsidR="00EF1187">
        <w:rPr>
          <w:rFonts w:cs="Arial"/>
          <w:lang w:val="en-US"/>
        </w:rPr>
        <w:t xml:space="preserve"> required to identify </w:t>
      </w:r>
      <w:r w:rsidR="00A90806">
        <w:rPr>
          <w:rFonts w:cs="Arial"/>
          <w:lang w:val="en-US"/>
        </w:rPr>
        <w:t xml:space="preserve">potentially modifiable </w:t>
      </w:r>
      <w:r w:rsidR="00EF1187">
        <w:rPr>
          <w:rFonts w:cs="Arial"/>
          <w:lang w:val="en-US"/>
        </w:rPr>
        <w:t>targets to reduce the public health burden of cannabis use in the population.</w:t>
      </w:r>
      <w:r>
        <w:rPr>
          <w:rFonts w:cs="Arial"/>
          <w:lang w:val="en-US"/>
        </w:rPr>
        <w:t xml:space="preserve"> </w:t>
      </w:r>
    </w:p>
    <w:p w14:paraId="22A3445F" w14:textId="77777777" w:rsidR="005831DC" w:rsidRPr="007F3923" w:rsidRDefault="00AA3EB9">
      <w:pPr>
        <w:pStyle w:val="Heading2"/>
        <w:rPr>
          <w:lang w:val="en-US"/>
        </w:rPr>
      </w:pPr>
      <w:r w:rsidRPr="007F3923">
        <w:rPr>
          <w:lang w:val="en-US"/>
        </w:rPr>
        <w:t>Strengths and limitations</w:t>
      </w:r>
    </w:p>
    <w:p w14:paraId="6C82AF4D" w14:textId="7338D14F" w:rsidR="005831DC" w:rsidRPr="007F3923" w:rsidRDefault="00AA3EB9">
      <w:pPr>
        <w:spacing w:after="120"/>
        <w:rPr>
          <w:lang w:val="en-US"/>
        </w:rPr>
      </w:pPr>
      <w:bookmarkStart w:id="15" w:name="_Hlk495501789"/>
      <w:r w:rsidRPr="007F3923">
        <w:rPr>
          <w:lang w:val="en-US"/>
        </w:rPr>
        <w:t xml:space="preserve">One of the strengths of our study is that we use a large, population-based cohort, with multiple measures </w:t>
      </w:r>
      <w:bookmarkEnd w:id="15"/>
      <w:r w:rsidRPr="007F3923">
        <w:rPr>
          <w:lang w:val="en-US"/>
        </w:rPr>
        <w:t>of cigarette and cannabis use data over the whole adolescent period, and thus our results are much less prone to measurement error than if we had used single time-point measures of substance use</w:t>
      </w:r>
      <w:r w:rsidR="00A61AF6">
        <w:rPr>
          <w:lang w:val="en-US"/>
        </w:rPr>
        <w:t xml:space="preserve">, although it </w:t>
      </w:r>
      <w:r w:rsidR="00C85794">
        <w:rPr>
          <w:lang w:val="en-US"/>
        </w:rPr>
        <w:t>likely</w:t>
      </w:r>
      <w:r w:rsidR="00A61AF6">
        <w:rPr>
          <w:lang w:val="en-US"/>
        </w:rPr>
        <w:t xml:space="preserve"> still </w:t>
      </w:r>
      <w:r w:rsidR="00C85794">
        <w:rPr>
          <w:lang w:val="en-US"/>
        </w:rPr>
        <w:t>exists to some extent</w:t>
      </w:r>
      <w:r w:rsidRPr="007F3923">
        <w:rPr>
          <w:lang w:val="en-US"/>
        </w:rPr>
        <w:t xml:space="preserve">. Furthermore, using a latent class approach with longitudinal data allows us to </w:t>
      </w:r>
      <w:r w:rsidR="007F3923" w:rsidRPr="007F3923">
        <w:rPr>
          <w:lang w:val="en-US"/>
        </w:rPr>
        <w:t>maximize</w:t>
      </w:r>
      <w:r w:rsidRPr="007F3923">
        <w:rPr>
          <w:lang w:val="en-US"/>
        </w:rPr>
        <w:t xml:space="preserve"> use of data for individuals even where participation and question response has been sporadic, and hence </w:t>
      </w:r>
      <w:r w:rsidR="007F3923" w:rsidRPr="007F3923">
        <w:rPr>
          <w:lang w:val="en-US"/>
        </w:rPr>
        <w:t>minimize</w:t>
      </w:r>
      <w:r w:rsidRPr="007F3923">
        <w:rPr>
          <w:lang w:val="en-US"/>
        </w:rPr>
        <w:t xml:space="preserve"> potential selection bias, despite the considerable levels of attrition over time. We also used the largest, most recent published GWASs of schizophrenia, cigarette use and cannabis use as </w:t>
      </w:r>
      <w:r w:rsidR="002830A1" w:rsidRPr="007F3923">
        <w:rPr>
          <w:lang w:val="en-US"/>
        </w:rPr>
        <w:t>training sets</w:t>
      </w:r>
      <w:r w:rsidRPr="007F3923">
        <w:rPr>
          <w:lang w:val="en-US"/>
        </w:rPr>
        <w:t xml:space="preserve"> for derivation of our polygenic scores. Nevertheless, there are a number of limitations with our study. </w:t>
      </w:r>
    </w:p>
    <w:p w14:paraId="6C8BFF0D" w14:textId="47D81A7A" w:rsidR="005831DC" w:rsidRPr="007F3923" w:rsidRDefault="00AA3EB9">
      <w:pPr>
        <w:spacing w:after="120"/>
        <w:rPr>
          <w:rFonts w:cstheme="minorHAnsi"/>
          <w:lang w:val="en-US"/>
        </w:rPr>
      </w:pPr>
      <w:r w:rsidRPr="007F3923">
        <w:rPr>
          <w:lang w:val="en-US"/>
        </w:rPr>
        <w:t>Whilst our use of latent classes derived from information on the combined use of cigarettes and cannabis use is useful for teasing out independent effects of schizophrenia genetic risk on these outcomes, it was not possible to define a class of individuals who use cannabis without tobacco, as most cannabis users smoke canna</w:t>
      </w:r>
      <w:r w:rsidR="00455FE2" w:rsidRPr="007F3923">
        <w:rPr>
          <w:lang w:val="en-US"/>
        </w:rPr>
        <w:t>bis in combination with tobacco</w:t>
      </w:r>
      <w:r w:rsidR="000C18AA">
        <w:rPr>
          <w:lang w:val="en-US"/>
        </w:rPr>
        <w:t xml:space="preserve"> </w:t>
      </w:r>
      <w:r w:rsidRPr="007F3923">
        <w:rPr>
          <w:lang w:val="en-US"/>
        </w:rPr>
        <w:fldChar w:fldCharType="begin"/>
      </w:r>
      <w:r w:rsidR="00080007">
        <w:rPr>
          <w:lang w:val="en-US"/>
        </w:rPr>
        <w:instrText xml:space="preserve"> ADDIN EN.CITE &lt;EndNote&gt;&lt;Cite&gt;&lt;Author&gt;Amos&lt;/Author&gt;&lt;Year&gt;2004&lt;/Year&gt;&lt;RecNum&gt;37&lt;/RecNum&gt;&lt;DisplayText&gt;(Amos, Wiltshire, Bostock, Haw, &amp;amp; McNeill, 2004)&lt;/DisplayText&gt;&lt;record&gt;&lt;rec-number&gt;37&lt;/rec-number&gt;&lt;foreign-keys&gt;&lt;key app="EN" db-id="2srdzfw2mdavxlevpzo5xvv1sr9aaaevft2p" timestamp="1515167707"&gt;37&lt;/key&gt;&lt;/foreign-keys&gt;&lt;ref-type name="Journal Article"&gt;17&lt;/ref-type&gt;&lt;contributors&gt;&lt;authors&gt;&lt;author&gt;Amos, A.&lt;/author&gt;&lt;author&gt;Wiltshire, S.&lt;/author&gt;&lt;author&gt;Bostock, Y.&lt;/author&gt;&lt;author&gt;Haw, S.&lt;/author&gt;&lt;author&gt;McNeill, A.&lt;/author&gt;&lt;/authors&gt;&lt;/contributors&gt;&lt;auth-address&gt;Univ Edinburgh, Edinburgh EH8 9AG, Midlothian, Scotland&amp;#xD;Bostock Consulting, Edinburgh, Midlothian, Scotland&amp;#xD;NHS Hlth, Edinburgh, Midlothian, Scotland&amp;#xD;NHS Hlth, London, England&lt;/auth-address&gt;&lt;titles&gt;&lt;title&gt;&amp;apos;You can&amp;apos;t go without a fag ... you need it for your hash&amp;apos; - a qualitative exploration of smoking, cannabis and young people&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77-81&lt;/pages&gt;&lt;volume&gt;99&lt;/volume&gt;&lt;number&gt;1&lt;/number&gt;&lt;keywords&gt;&lt;keyword&gt;cannabis&lt;/keyword&gt;&lt;keyword&gt;cessation&lt;/keyword&gt;&lt;keyword&gt;qualitative&lt;/keyword&gt;&lt;keyword&gt;smoking&lt;/keyword&gt;&lt;keyword&gt;young people&lt;/keyword&gt;&lt;keyword&gt;marijuana&lt;/keyword&gt;&lt;keyword&gt;tobacco&lt;/keyword&gt;&lt;/keywords&gt;&lt;dates&gt;&lt;year&gt;2004&lt;/year&gt;&lt;pub-dates&gt;&lt;date&gt;Jan&lt;/date&gt;&lt;/pub-dates&gt;&lt;/dates&gt;&lt;isbn&gt;0965-2140&lt;/isbn&gt;&lt;accession-num&gt;WOS:000188693300016&lt;/accession-num&gt;&lt;urls&gt;&lt;related-urls&gt;&lt;url&gt;&amp;lt;Go to ISI&amp;gt;://WOS:000188693300016&lt;/url&gt;&lt;/related-urls&gt;&lt;/urls&gt;&lt;electronic-resource-num&gt;DOI 10.1111/j.1360-0443.2004.00531.x&lt;/electronic-resource-num&gt;&lt;language&gt;English&lt;/language&gt;&lt;/record&gt;&lt;/Cite&gt;&lt;/EndNote&gt;</w:instrText>
      </w:r>
      <w:r w:rsidRPr="007F3923">
        <w:rPr>
          <w:lang w:val="en-US"/>
        </w:rPr>
        <w:fldChar w:fldCharType="separate"/>
      </w:r>
      <w:r w:rsidR="00080007">
        <w:rPr>
          <w:noProof/>
          <w:lang w:val="en-US"/>
        </w:rPr>
        <w:t>(Amos, Wiltshire, Bostock, Haw, &amp; McNeill, 2004)</w:t>
      </w:r>
      <w:r w:rsidRPr="007F3923">
        <w:rPr>
          <w:lang w:val="en-US"/>
        </w:rPr>
        <w:fldChar w:fldCharType="end"/>
      </w:r>
      <w:r w:rsidR="003B4A7B">
        <w:rPr>
          <w:lang w:val="en-US"/>
        </w:rPr>
        <w:t>,</w:t>
      </w:r>
      <w:r w:rsidRPr="007F3923">
        <w:rPr>
          <w:lang w:val="en-US"/>
        </w:rPr>
        <w:t xml:space="preserve"> even when they self-report</w:t>
      </w:r>
      <w:r w:rsidR="00455FE2" w:rsidRPr="007F3923">
        <w:rPr>
          <w:lang w:val="en-US"/>
        </w:rPr>
        <w:t xml:space="preserve"> as being cigarette non-smokers</w:t>
      </w:r>
      <w:r w:rsidR="000C18AA">
        <w:rPr>
          <w:lang w:val="en-US"/>
        </w:rPr>
        <w:t xml:space="preserve"> </w:t>
      </w:r>
      <w:r w:rsidRPr="007F3923">
        <w:rPr>
          <w:lang w:val="en-US"/>
        </w:rPr>
        <w:fldChar w:fldCharType="begin">
          <w:fldData xml:space="preserve">PEVuZE5vdGU+PENpdGU+PEF1dGhvcj5HYWdlPC9BdXRob3I+PFllYXI+MjAxNDwvWWVhcj48UmVj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=
</w:fldData>
        </w:fldChar>
      </w:r>
      <w:r w:rsidR="00080007">
        <w:rPr>
          <w:lang w:val="en-US"/>
        </w:rPr>
        <w:instrText xml:space="preserve"> ADDIN EN.CITE </w:instrText>
      </w:r>
      <w:r w:rsidR="00080007">
        <w:rPr>
          <w:lang w:val="en-US"/>
        </w:rPr>
        <w:fldChar w:fldCharType="begin">
          <w:fldData xml:space="preserve">PEVuZE5vdGU+PENpdGU+PEF1dGhvcj5HYWdlPC9BdXRob3I+PFllYXI+MjAxNDwvWWVhcj48UmVj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=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Gage et al., 2014)</w:t>
      </w:r>
      <w:r w:rsidRPr="007F3923">
        <w:rPr>
          <w:lang w:val="en-US"/>
        </w:rPr>
        <w:fldChar w:fldCharType="end"/>
      </w:r>
      <w:r w:rsidR="003B4A7B">
        <w:rPr>
          <w:lang w:val="en-US"/>
        </w:rPr>
        <w:t>.</w:t>
      </w:r>
      <w:r w:rsidRPr="007F3923">
        <w:rPr>
          <w:lang w:val="en-US"/>
        </w:rPr>
        <w:t xml:space="preserve"> Furthermore, we have previously found that a substantial proportion of the people who smoke cigarettes</w:t>
      </w:r>
      <w:r w:rsidR="00455FE2" w:rsidRPr="007F3923">
        <w:rPr>
          <w:lang w:val="en-US"/>
        </w:rPr>
        <w:t xml:space="preserve"> most heavily also use cannabis</w:t>
      </w:r>
      <w:r w:rsidR="000C18AA">
        <w:rPr>
          <w:lang w:val="en-US"/>
        </w:rPr>
        <w:t xml:space="preserve"> </w:t>
      </w:r>
      <w:r w:rsidRPr="007F3923">
        <w:rPr>
          <w:lang w:val="en-US"/>
        </w:rPr>
        <w:fldChar w:fldCharType="begin">
          <w:fldData xml:space="preserve">PEVuZE5vdGU+PENpdGU+PEF1dGhvcj5HYWdlPC9BdXRob3I+PFllYXI+MjAxNDwvWWVhcj48UmVj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=
</w:fldData>
        </w:fldChar>
      </w:r>
      <w:r w:rsidR="00080007">
        <w:rPr>
          <w:lang w:val="en-US"/>
        </w:rPr>
        <w:instrText xml:space="preserve"> ADDIN EN.CITE </w:instrText>
      </w:r>
      <w:r w:rsidR="00080007">
        <w:rPr>
          <w:lang w:val="en-US"/>
        </w:rPr>
        <w:fldChar w:fldCharType="begin">
          <w:fldData xml:space="preserve">PEVuZE5vdGU+PENpdGU+PEF1dGhvcj5HYWdlPC9BdXRob3I+PFllYXI+MjAxNDwvWWVhcj48UmVj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=
</w:fldData>
        </w:fldChar>
      </w:r>
      <w:r w:rsidR="00080007">
        <w:rPr>
          <w:lang w:val="en-US"/>
        </w:rPr>
        <w:instrText xml:space="preserve"> ADDIN EN.CITE.DATA </w:instrText>
      </w:r>
      <w:r w:rsidR="00080007">
        <w:rPr>
          <w:lang w:val="en-US"/>
        </w:rPr>
      </w:r>
      <w:r w:rsidR="00080007">
        <w:rPr>
          <w:lang w:val="en-US"/>
        </w:rPr>
        <w:fldChar w:fldCharType="end"/>
      </w:r>
      <w:r w:rsidRPr="007F3923">
        <w:rPr>
          <w:lang w:val="en-US"/>
        </w:rPr>
      </w:r>
      <w:r w:rsidRPr="007F3923">
        <w:rPr>
          <w:lang w:val="en-US"/>
        </w:rPr>
        <w:fldChar w:fldCharType="separate"/>
      </w:r>
      <w:r w:rsidR="00080007">
        <w:rPr>
          <w:noProof/>
          <w:lang w:val="en-US"/>
        </w:rPr>
        <w:t>(Gage et al., 2014)</w:t>
      </w:r>
      <w:r w:rsidRPr="007F3923">
        <w:rPr>
          <w:lang w:val="en-US"/>
        </w:rPr>
        <w:fldChar w:fldCharType="end"/>
      </w:r>
      <w:r w:rsidR="003B4A7B">
        <w:rPr>
          <w:lang w:val="en-US"/>
        </w:rPr>
        <w:t>,</w:t>
      </w:r>
      <w:r w:rsidRPr="007F3923">
        <w:rPr>
          <w:lang w:val="en-US"/>
        </w:rPr>
        <w:t xml:space="preserve"> and thus the cigarette-only class might not include those who have been most heavily exposed to tobacco. Therefore, we cannot rule out whether the associations observed between schizophrenia genetic risk and the late-onset cannabis </w:t>
      </w:r>
      <w:r w:rsidRPr="007F3923">
        <w:rPr>
          <w:rFonts w:cstheme="minorHAnsi"/>
          <w:lang w:val="en-US"/>
        </w:rPr>
        <w:t xml:space="preserve">use class is driven by heavier cigarette use in these individuals than in those within the early-onset cigarette only or late-onset cigarette only classes (although this would not be consistent with our sensitivity analyses). </w:t>
      </w:r>
    </w:p>
    <w:p w14:paraId="51C48D15" w14:textId="11B035D8" w:rsidR="005831DC" w:rsidRPr="007F3923" w:rsidRDefault="00AA3EB9">
      <w:pPr>
        <w:spacing w:after="120"/>
        <w:rPr>
          <w:lang w:val="en-US"/>
        </w:rPr>
      </w:pPr>
      <w:r w:rsidRPr="007F3923">
        <w:rPr>
          <w:lang w:val="en-US"/>
        </w:rPr>
        <w:t>Another limitation is that it was not possible to incorporate information on frequency of substance use per time point within the combined cannabis and cigarette use model due to model instability. We therefore also examined frequency of cigarette use and cannabis use using single time-point measures and found no consistent evidence of association with genetic liability of schizophrenia</w:t>
      </w:r>
      <w:r w:rsidR="00A61AF6">
        <w:rPr>
          <w:lang w:val="en-US"/>
        </w:rPr>
        <w:t>,</w:t>
      </w:r>
      <w:r w:rsidRPr="007F3923">
        <w:rPr>
          <w:lang w:val="en-US"/>
        </w:rPr>
        <w:t xml:space="preserve"> with the exception of increase odds of cannabis use frequency at ages 17 to 19 years.</w:t>
      </w:r>
    </w:p>
    <w:p w14:paraId="7C65461A" w14:textId="4A7596E3" w:rsidR="005831DC" w:rsidRPr="007F3923" w:rsidRDefault="00AA3EB9">
      <w:pPr>
        <w:spacing w:after="120"/>
        <w:rPr>
          <w:lang w:val="en-US"/>
        </w:rPr>
      </w:pPr>
      <w:r w:rsidRPr="007F3923">
        <w:rPr>
          <w:lang w:val="en-US"/>
        </w:rPr>
        <w:t xml:space="preserve">Furthermore, although we attempted to </w:t>
      </w:r>
      <w:r w:rsidR="007F3923" w:rsidRPr="007F3923">
        <w:rPr>
          <w:lang w:val="en-US"/>
        </w:rPr>
        <w:t>minimize</w:t>
      </w:r>
      <w:r w:rsidRPr="007F3923">
        <w:rPr>
          <w:lang w:val="en-US"/>
        </w:rPr>
        <w:t xml:space="preserve"> genetic confounding by adjusting for cigarette and cannabis initiation</w:t>
      </w:r>
      <w:r w:rsidR="009624CA" w:rsidRPr="007F3923">
        <w:rPr>
          <w:lang w:val="en-US"/>
        </w:rPr>
        <w:t xml:space="preserve"> polygenic scores</w:t>
      </w:r>
      <w:r w:rsidRPr="007F3923">
        <w:rPr>
          <w:lang w:val="en-US"/>
        </w:rPr>
        <w:t xml:space="preserve">, heterogeneity between </w:t>
      </w:r>
      <w:r w:rsidR="00CC414B" w:rsidRPr="007F3923">
        <w:rPr>
          <w:lang w:val="en-US"/>
        </w:rPr>
        <w:t>training set</w:t>
      </w:r>
      <w:r w:rsidRPr="007F3923">
        <w:rPr>
          <w:lang w:val="en-US"/>
        </w:rPr>
        <w:t xml:space="preserve"> GWAS samples (i.e. differing ages of participants) and substance use measures (i.e. measures combined experimental and regular users into a single group) may have reduced their power to detect genetic associations. Furthermore, polygenic scores for cigarette and cannabis</w:t>
      </w:r>
      <w:r w:rsidR="00AF6A11">
        <w:rPr>
          <w:lang w:val="en-US"/>
        </w:rPr>
        <w:t xml:space="preserve"> use</w:t>
      </w:r>
      <w:r w:rsidRPr="007F3923">
        <w:rPr>
          <w:lang w:val="en-US"/>
        </w:rPr>
        <w:t xml:space="preserve"> initiation explain only a small proportion of the variance for these phenotypes in independent samples. Hence, adjusting for cigarette and cannabis initiation </w:t>
      </w:r>
      <w:r w:rsidR="009624CA" w:rsidRPr="007F3923">
        <w:rPr>
          <w:lang w:val="en-US"/>
        </w:rPr>
        <w:t xml:space="preserve">polygenic scores </w:t>
      </w:r>
      <w:r w:rsidRPr="007F3923">
        <w:rPr>
          <w:lang w:val="en-US"/>
        </w:rPr>
        <w:t>may have not adequately removed confounding effects resulting from pleiotropy.</w:t>
      </w:r>
      <w:r w:rsidR="00A61AF6">
        <w:rPr>
          <w:lang w:val="en-US"/>
        </w:rPr>
        <w:t xml:space="preserve"> It is also possible that </w:t>
      </w:r>
      <w:r w:rsidR="00223CE2">
        <w:rPr>
          <w:lang w:val="en-US"/>
        </w:rPr>
        <w:t xml:space="preserve">our mediation effects are underestimated due to </w:t>
      </w:r>
      <w:r w:rsidR="00A61AF6">
        <w:rPr>
          <w:lang w:val="en-US"/>
        </w:rPr>
        <w:t>residual confounding</w:t>
      </w:r>
      <w:r w:rsidR="00223CE2">
        <w:rPr>
          <w:lang w:val="en-US"/>
        </w:rPr>
        <w:t>.</w:t>
      </w:r>
    </w:p>
    <w:p w14:paraId="543F4DBA" w14:textId="77777777" w:rsidR="005831DC" w:rsidRPr="007F3923" w:rsidRDefault="00AA3EB9">
      <w:pPr>
        <w:spacing w:after="120"/>
        <w:rPr>
          <w:lang w:val="en-US"/>
        </w:rPr>
      </w:pPr>
      <w:r w:rsidRPr="007F3923">
        <w:rPr>
          <w:lang w:val="en-US"/>
        </w:rPr>
        <w:t>Finally, as our cohort only included data up to 19 years of age, it was not possible to examine effects of schizophrenia genetic risk on longer-term patterns, or long-term cumulative use of cannabis or cigarettes. Addressing these model limitations</w:t>
      </w:r>
      <w:r w:rsidRPr="007F3923">
        <w:rPr>
          <w:rFonts w:cs="Arial"/>
          <w:color w:val="000000"/>
          <w:lang w:val="en-US"/>
        </w:rPr>
        <w:t xml:space="preserve"> may become more tractable in the future</w:t>
      </w:r>
      <w:r w:rsidRPr="007F3923">
        <w:rPr>
          <w:lang w:val="en-US"/>
        </w:rPr>
        <w:t>.</w:t>
      </w:r>
    </w:p>
    <w:p w14:paraId="1B95C332" w14:textId="77777777" w:rsidR="005831DC" w:rsidRPr="007F3923" w:rsidRDefault="00AA3EB9">
      <w:pPr>
        <w:pStyle w:val="Heading2"/>
        <w:rPr>
          <w:lang w:val="en-US"/>
        </w:rPr>
      </w:pPr>
      <w:r w:rsidRPr="007F3923">
        <w:rPr>
          <w:lang w:val="en-US"/>
        </w:rPr>
        <w:t>Conclusion</w:t>
      </w:r>
    </w:p>
    <w:p w14:paraId="2A08CDD3" w14:textId="1126702B" w:rsidR="005831DC" w:rsidRPr="007F3923" w:rsidRDefault="00AA3EB9" w:rsidP="00592D65">
      <w:pPr>
        <w:rPr>
          <w:lang w:val="en-US"/>
        </w:rPr>
      </w:pPr>
      <w:r w:rsidRPr="007F3923">
        <w:rPr>
          <w:lang w:val="en-US"/>
        </w:rPr>
        <w:t xml:space="preserve">In conclusion, our study provides evidence that genetic risk for schizophrenia is associated with patterns of cannabis use during adolescence, and that this is not mediated through other measured phenotypic manifestations of genetic risk for schizophrenia during childhood, including lower IQ, </w:t>
      </w:r>
      <w:r w:rsidR="007F3923" w:rsidRPr="007F3923">
        <w:rPr>
          <w:lang w:val="en-US"/>
        </w:rPr>
        <w:t>victimization</w:t>
      </w:r>
      <w:r w:rsidRPr="007F3923">
        <w:rPr>
          <w:lang w:val="en-US"/>
        </w:rPr>
        <w:t xml:space="preserve">, increased emotional difficulties, antisocial </w:t>
      </w:r>
      <w:r w:rsidR="007F3923" w:rsidRPr="007F3923">
        <w:rPr>
          <w:lang w:val="en-US"/>
        </w:rPr>
        <w:t>behavior</w:t>
      </w:r>
      <w:r w:rsidRPr="007F3923">
        <w:rPr>
          <w:lang w:val="en-US"/>
        </w:rPr>
        <w:t xml:space="preserve">, impulsivity, or poorer social relationships. Evidence of association between genetic risk for schizophrenia and cigarette use was weaker. Further studies need to examine longer-term patterns of use of these substances over time to </w:t>
      </w:r>
      <w:r w:rsidR="007F3923" w:rsidRPr="007F3923">
        <w:rPr>
          <w:lang w:val="en-US"/>
        </w:rPr>
        <w:t>minimize</w:t>
      </w:r>
      <w:r w:rsidRPr="007F3923">
        <w:rPr>
          <w:lang w:val="en-US"/>
        </w:rPr>
        <w:t xml:space="preserve"> measurement error in allocation of substance use classes, and to establish the mechanisms by which these associations arise</w:t>
      </w:r>
      <w:r w:rsidR="005B1171">
        <w:rPr>
          <w:lang w:val="en-US"/>
        </w:rPr>
        <w:t xml:space="preserve"> to inform substance use reduction strategies</w:t>
      </w:r>
      <w:r w:rsidRPr="007F3923">
        <w:rPr>
          <w:lang w:val="en-US"/>
        </w:rPr>
        <w:t>.</w:t>
      </w:r>
      <w:r w:rsidRPr="007F3923">
        <w:rPr>
          <w:lang w:val="en-US"/>
        </w:rPr>
        <w:br w:type="page"/>
      </w:r>
    </w:p>
    <w:p w14:paraId="2ECCED12" w14:textId="335CEE1D" w:rsidR="005831DC" w:rsidRDefault="00AA3EB9">
      <w:pPr>
        <w:pStyle w:val="Heading1"/>
        <w:rPr>
          <w:lang w:val="en-US"/>
        </w:rPr>
      </w:pPr>
      <w:r w:rsidRPr="007F3923">
        <w:rPr>
          <w:lang w:val="en-US"/>
        </w:rPr>
        <w:t>Acknowledgments</w:t>
      </w:r>
    </w:p>
    <w:p w14:paraId="2D07E06B" w14:textId="5CDC9D1C" w:rsidR="00946346" w:rsidRDefault="00946346" w:rsidP="00946346">
      <w:pPr>
        <w:pStyle w:val="acknowledgements"/>
        <w:rPr>
          <w:lang w:val="en-US"/>
        </w:rPr>
      </w:pPr>
      <w:r w:rsidRPr="007F3923">
        <w:rPr>
          <w:rStyle w:val="Strong"/>
          <w:b w:val="0"/>
          <w:bCs w:val="0"/>
          <w:lang w:val="en-US"/>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p>
    <w:p w14:paraId="0F27AC0D" w14:textId="29A7FFAA" w:rsidR="001B55B7" w:rsidRPr="001B55B7" w:rsidRDefault="001B55B7" w:rsidP="00946346">
      <w:pPr>
        <w:pStyle w:val="Heading1"/>
        <w:rPr>
          <w:lang w:val="en-US"/>
        </w:rPr>
      </w:pPr>
      <w:r>
        <w:rPr>
          <w:lang w:val="en-US"/>
        </w:rPr>
        <w:t xml:space="preserve">Financial </w:t>
      </w:r>
      <w:r w:rsidR="00946346">
        <w:rPr>
          <w:lang w:val="en-US"/>
        </w:rPr>
        <w:t>support</w:t>
      </w:r>
    </w:p>
    <w:p w14:paraId="639579FD" w14:textId="7AC04B79" w:rsidR="00781A7D" w:rsidRDefault="00781A7D" w:rsidP="00781A7D">
      <w:pPr>
        <w:pStyle w:val="acknowledgements"/>
        <w:rPr>
          <w:rStyle w:val="Strong"/>
          <w:lang w:val="en-US"/>
        </w:rPr>
      </w:pPr>
      <w:r w:rsidRPr="007F3923">
        <w:rPr>
          <w:lang w:val="en-US"/>
        </w:rPr>
        <w:t xml:space="preserve">The UK Medical Research Council (MRC) and Wellcome (grant number 102215/2/13/2) and the University of Bristol provide core support for ALSPAC. A </w:t>
      </w:r>
      <w:hyperlink r:id="rId11" w:history="1">
        <w:r w:rsidRPr="007F3923">
          <w:rPr>
            <w:rStyle w:val="Hyperlink"/>
            <w:lang w:val="en-US"/>
          </w:rPr>
          <w:t>comprehensive list of grants funding</w:t>
        </w:r>
      </w:hyperlink>
      <w:r w:rsidRPr="007F3923">
        <w:rPr>
          <w:lang w:val="en-US"/>
        </w:rPr>
        <w:t xml:space="preserve"> is available on the ALSPAC website. Measures used were specifically funded by the MRC (grant number G0800612/86812) and the Wellcome Trust (grant numbers 076467/Z/05/Z, 086684, 092731). GWAS data were generated by Sample Logistics and Genotyping Facilities at the Wellcome Trust Sanger Institute and LabCorp (Laboratory Corporation of America) using support from 23andMe. This study was supported by MRC (grant number MR/M006727/1) and the National Institute for Health Research (NIHR) Biomedical Research Centre at the University Hospitals Bristol National Health Service Foundation Trust and the University of Bristol. The views expressed in this publication are those of the author(s) and not necessarily those of the National Health Service, the National Institute for Health Research or the Department of Health. HJJ, GH and MRM are members of the Medical Research Council Integrative Epidemiology Unit at the University of Bristol funded by the MRC (grant numbers MC_UU_00011/1, MC_UU_00011/7). GH is funded by a Sir Henry Wellcome Postdoctoral Fellowship (grant number 209138/Z/17/Z).</w:t>
      </w:r>
      <w:r>
        <w:rPr>
          <w:lang w:val="en-US"/>
        </w:rPr>
        <w:t xml:space="preserve"> </w:t>
      </w:r>
      <w:r w:rsidR="00365483">
        <w:rPr>
          <w:rFonts w:ascii="Calibri" w:hAnsi="Calibri" w:cs="Calibri"/>
          <w:color w:val="000000"/>
          <w:shd w:val="clear" w:color="auto" w:fill="FFFFFF"/>
        </w:rPr>
        <w:t>CW is funded by a Cancer Research UK Population Research Postdoctoral Fellowship (</w:t>
      </w:r>
      <w:r w:rsidR="00BF79F6">
        <w:rPr>
          <w:rFonts w:ascii="Calibri" w:hAnsi="Calibri" w:cs="Calibri"/>
          <w:color w:val="000000"/>
          <w:shd w:val="clear" w:color="auto" w:fill="FFFFFF"/>
        </w:rPr>
        <w:t xml:space="preserve">grant number </w:t>
      </w:r>
      <w:r w:rsidR="00365483">
        <w:rPr>
          <w:rFonts w:ascii="Calibri" w:hAnsi="Calibri" w:cs="Calibri"/>
          <w:color w:val="000000"/>
          <w:shd w:val="clear" w:color="auto" w:fill="FFFFFF"/>
        </w:rPr>
        <w:t>C60153/A23895)</w:t>
      </w:r>
      <w:r w:rsidR="009D6E15">
        <w:rPr>
          <w:rFonts w:ascii="Calibri" w:hAnsi="Calibri" w:cs="Calibri"/>
          <w:color w:val="000000"/>
          <w:shd w:val="clear" w:color="auto" w:fill="FFFFFF"/>
        </w:rPr>
        <w:t>.</w:t>
      </w:r>
    </w:p>
    <w:p w14:paraId="16C40338" w14:textId="6496202F" w:rsidR="007C6A71" w:rsidRDefault="00803D06" w:rsidP="007C6A71">
      <w:pPr>
        <w:pStyle w:val="acknowledgements"/>
        <w:spacing w:before="240" w:after="0"/>
        <w:rPr>
          <w:rStyle w:val="Strong"/>
          <w:lang w:val="en-US"/>
        </w:rPr>
      </w:pPr>
      <w:r w:rsidRPr="007C6A71">
        <w:rPr>
          <w:rStyle w:val="Heading1Char"/>
        </w:rPr>
        <w:t xml:space="preserve">Conflict of Interest </w:t>
      </w:r>
    </w:p>
    <w:p w14:paraId="28088C13" w14:textId="0E5C6513" w:rsidR="00803D06" w:rsidRDefault="00803D06" w:rsidP="00803D06">
      <w:pPr>
        <w:pStyle w:val="acknowledgements"/>
        <w:rPr>
          <w:rStyle w:val="Strong"/>
          <w:b w:val="0"/>
          <w:bCs w:val="0"/>
          <w:lang w:val="en-US"/>
        </w:rPr>
      </w:pPr>
      <w:r w:rsidRPr="007F3923">
        <w:rPr>
          <w:rStyle w:val="Strong"/>
          <w:b w:val="0"/>
          <w:bCs w:val="0"/>
          <w:lang w:val="en-US"/>
        </w:rPr>
        <w:t>Professor O’Donovan received a consultancy fee from Roche in July 2015. All other authors have declared no conflicts of interest.</w:t>
      </w:r>
    </w:p>
    <w:p w14:paraId="099E544F" w14:textId="36EF6517" w:rsidR="003E7ED5" w:rsidRDefault="003E7ED5" w:rsidP="003E7ED5">
      <w:pPr>
        <w:pStyle w:val="Heading1"/>
      </w:pPr>
      <w:r>
        <w:t>Ethical standards</w:t>
      </w:r>
    </w:p>
    <w:p w14:paraId="16CAB7AB" w14:textId="12F3D618" w:rsidR="006D49F7" w:rsidRDefault="006D49F7" w:rsidP="006D49F7">
      <w:pPr>
        <w:pStyle w:val="acknowledgements"/>
        <w:rPr>
          <w:lang w:val="en-US"/>
        </w:rPr>
      </w:pPr>
      <w:r w:rsidRPr="006D49F7">
        <w:t>The authors assert that all procedures contributing to this work comply with</w:t>
      </w:r>
      <w:r>
        <w:t xml:space="preserve"> </w:t>
      </w:r>
      <w:r w:rsidRPr="006D49F7">
        <w:t>the ethical standards of the relevant national and institutional committees on human experimentation</w:t>
      </w:r>
      <w:r>
        <w:t xml:space="preserve"> </w:t>
      </w:r>
      <w:r w:rsidRPr="006D49F7">
        <w:t>and with the Helsinki Declaration of 1975, as revised in 2008</w:t>
      </w:r>
      <w:r w:rsidR="00DE4D72">
        <w:t>.</w:t>
      </w:r>
      <w:r w:rsidRPr="007F3923">
        <w:rPr>
          <w:lang w:val="en-US"/>
        </w:rPr>
        <w:t xml:space="preserve"> </w:t>
      </w:r>
    </w:p>
    <w:p w14:paraId="2482A32D" w14:textId="77777777" w:rsidR="005831DC" w:rsidRPr="007F3923" w:rsidRDefault="00AA3EB9">
      <w:pPr>
        <w:pStyle w:val="Heading1"/>
        <w:rPr>
          <w:lang w:val="en-US"/>
        </w:rPr>
      </w:pPr>
      <w:r w:rsidRPr="007F3923">
        <w:rPr>
          <w:lang w:val="en-US"/>
        </w:rPr>
        <w:t>References</w:t>
      </w:r>
    </w:p>
    <w:p w14:paraId="29A7829D" w14:textId="77777777" w:rsidR="00820F19" w:rsidRPr="00820F19" w:rsidRDefault="00AA3EB9" w:rsidP="00820F19">
      <w:pPr>
        <w:pStyle w:val="EndNoteBibliography"/>
        <w:spacing w:after="0"/>
        <w:ind w:left="720" w:hanging="720"/>
      </w:pPr>
      <w:r w:rsidRPr="007F3923">
        <w:rPr>
          <w:noProof w:val="0"/>
        </w:rPr>
        <w:fldChar w:fldCharType="begin"/>
      </w:r>
      <w:r w:rsidRPr="007F3923">
        <w:rPr>
          <w:noProof w:val="0"/>
        </w:rPr>
        <w:instrText xml:space="preserve"> ADDIN EN.REFLIST </w:instrText>
      </w:r>
      <w:r w:rsidRPr="007F3923">
        <w:rPr>
          <w:noProof w:val="0"/>
        </w:rPr>
        <w:fldChar w:fldCharType="separate"/>
      </w:r>
      <w:r w:rsidR="00820F19" w:rsidRPr="00820F19">
        <w:t xml:space="preserve">Amos, A., Wiltshire, S., Bostock, Y., Haw, S., &amp; McNeill, A. (2004). 'You can't go without a fag ... you need it for your hash' - a qualitative exploration of smoking, cannabis and young people. </w:t>
      </w:r>
      <w:r w:rsidR="00820F19" w:rsidRPr="00820F19">
        <w:rPr>
          <w:i/>
        </w:rPr>
        <w:t>Addiction, 99</w:t>
      </w:r>
      <w:r w:rsidR="00820F19" w:rsidRPr="00820F19">
        <w:t>(1), 77-81. doi:DOI 10.1111/j.1360-0443.2004.00531.x</w:t>
      </w:r>
    </w:p>
    <w:p w14:paraId="3188BD81" w14:textId="61E30262" w:rsidR="00820F19" w:rsidRPr="00820F19" w:rsidRDefault="00820F19" w:rsidP="00820F19">
      <w:pPr>
        <w:pStyle w:val="EndNoteBibliography"/>
        <w:spacing w:after="0"/>
        <w:ind w:left="720" w:hanging="720"/>
        <w:rPr>
          <w:u w:val="single"/>
        </w:rPr>
      </w:pPr>
      <w:r w:rsidRPr="00820F19">
        <w:t xml:space="preserve">Baron-Cohen, S., &amp; Wheelwright, S. (2003). The friendship questionnaire: an investigation of adults with Asperger syndrome or high-functioning autism, and normal sex differences. </w:t>
      </w:r>
      <w:r w:rsidRPr="00820F19">
        <w:rPr>
          <w:i/>
        </w:rPr>
        <w:t>Journal of Autism and Developmental Disorders, 33</w:t>
      </w:r>
      <w:r w:rsidRPr="00820F19">
        <w:t xml:space="preserve">(5), 509-517. Retrieved from </w:t>
      </w:r>
      <w:hyperlink r:id="rId12" w:history="1">
        <w:r w:rsidRPr="00820F19">
          <w:rPr>
            <w:rStyle w:val="Hyperlink"/>
          </w:rPr>
          <w:t>https://www.ncbi.nlm.nih.gov/pubmed/14594330</w:t>
        </w:r>
      </w:hyperlink>
    </w:p>
    <w:p w14:paraId="415B19FC" w14:textId="77777777" w:rsidR="00820F19" w:rsidRPr="00820F19" w:rsidRDefault="00820F19" w:rsidP="00820F19">
      <w:pPr>
        <w:pStyle w:val="EndNoteBibliography"/>
        <w:spacing w:after="0"/>
        <w:ind w:left="720" w:hanging="720"/>
      </w:pPr>
      <w:r w:rsidRPr="00820F19">
        <w:t xml:space="preserve">Boyd, A., Golding, J., Macleod, J., Lawlor, D. A., Fraser, A., Henderson, J., . . . Davey Smith, G. (2013). Cohort Profile: the 'children of the 90s' - the index offspring of the Avon Longitudinal Study of Parents and Children. </w:t>
      </w:r>
      <w:r w:rsidRPr="00820F19">
        <w:rPr>
          <w:i/>
        </w:rPr>
        <w:t>International Journal of Epidemiology, 42</w:t>
      </w:r>
      <w:r w:rsidRPr="00820F19">
        <w:t>, 111-127. doi:10.1093/ije/dys064</w:t>
      </w:r>
    </w:p>
    <w:p w14:paraId="5A131678" w14:textId="77777777" w:rsidR="00820F19" w:rsidRPr="00820F19" w:rsidRDefault="00820F19" w:rsidP="00820F19">
      <w:pPr>
        <w:pStyle w:val="EndNoteBibliography"/>
        <w:spacing w:after="0"/>
        <w:ind w:left="720" w:hanging="720"/>
      </w:pPr>
      <w:r w:rsidRPr="00820F19">
        <w:t xml:space="preserve">Cannon, M., Walsh, E., Hollis, C., Kargin, M., Taylor, E., Murray, R. M., &amp; Jones, P. B. (2001). Predictors of later schizophrenia and affective psychosis among attendees at a child psychiatry department. </w:t>
      </w:r>
      <w:r w:rsidRPr="00820F19">
        <w:rPr>
          <w:i/>
        </w:rPr>
        <w:t>British Journal of Psychiatry, 178</w:t>
      </w:r>
      <w:r w:rsidRPr="00820F19">
        <w:t>, 420-426. doi:DOI 10.1192/bjp.178.5.420</w:t>
      </w:r>
    </w:p>
    <w:p w14:paraId="34338B49" w14:textId="77777777" w:rsidR="00820F19" w:rsidRPr="00820F19" w:rsidRDefault="00820F19" w:rsidP="00820F19">
      <w:pPr>
        <w:pStyle w:val="EndNoteBibliography"/>
        <w:spacing w:after="0"/>
        <w:ind w:left="720" w:hanging="720"/>
      </w:pPr>
      <w:r w:rsidRPr="00820F19">
        <w:t xml:space="preserve">Carey, C. E., Agrawal, A., Bucholz, K. K., Hartz, S. M., Lynskey, M. T., Nelson, E. C., . . . Bogdan, R. (2016). Associations between polygenic risk for psychiatric disorders and substance involvement. </w:t>
      </w:r>
      <w:r w:rsidRPr="00820F19">
        <w:rPr>
          <w:i/>
        </w:rPr>
        <w:t>Frontiers in Genetics, 7</w:t>
      </w:r>
      <w:r w:rsidRPr="00820F19">
        <w:t>. doi:10.3389/fgene.2016.00149</w:t>
      </w:r>
    </w:p>
    <w:p w14:paraId="6CEA934E" w14:textId="77777777" w:rsidR="00820F19" w:rsidRPr="00820F19" w:rsidRDefault="00820F19" w:rsidP="00820F19">
      <w:pPr>
        <w:pStyle w:val="EndNoteBibliography"/>
        <w:spacing w:after="0"/>
        <w:ind w:left="720" w:hanging="720"/>
      </w:pPr>
      <w:r w:rsidRPr="00820F19">
        <w:t xml:space="preserve">Chang, C. C., Chow, C. C., Tellier, L. C. A. M., Vattikuti, S., Purcell, S. M., &amp; Lee, J. J. (2015). Second-generation PLINK: rising to the challenge of larger and richer datasets. </w:t>
      </w:r>
      <w:r w:rsidRPr="00820F19">
        <w:rPr>
          <w:i/>
        </w:rPr>
        <w:t>Gigascience, 4</w:t>
      </w:r>
      <w:r w:rsidRPr="00820F19">
        <w:t>. doi:10.1186/s13742-015-0047-8</w:t>
      </w:r>
    </w:p>
    <w:p w14:paraId="32FAFB21" w14:textId="77777777" w:rsidR="00820F19" w:rsidRPr="00820F19" w:rsidRDefault="00820F19" w:rsidP="00820F19">
      <w:pPr>
        <w:pStyle w:val="EndNoteBibliography"/>
        <w:spacing w:after="0"/>
        <w:ind w:left="720" w:hanging="720"/>
      </w:pPr>
      <w:r w:rsidRPr="00820F19">
        <w:t xml:space="preserve">Courtney, K. E., Mejia, M. H., &amp; Jacobus, J. (2017). Longitudinal studies on the etiology of cannabis use disorder: a review. </w:t>
      </w:r>
      <w:r w:rsidRPr="00820F19">
        <w:rPr>
          <w:i/>
        </w:rPr>
        <w:t>Current addiction reports, 4</w:t>
      </w:r>
      <w:r w:rsidRPr="00820F19">
        <w:t>(2), 43-52. doi:10.1007/s40429-017-0133-3</w:t>
      </w:r>
    </w:p>
    <w:p w14:paraId="173052DA" w14:textId="77777777" w:rsidR="00820F19" w:rsidRPr="00820F19" w:rsidRDefault="00820F19" w:rsidP="00820F19">
      <w:pPr>
        <w:pStyle w:val="EndNoteBibliography"/>
        <w:spacing w:after="0"/>
        <w:ind w:left="720" w:hanging="720"/>
      </w:pPr>
      <w:r w:rsidRPr="00820F19">
        <w:t xml:space="preserve">D'Souza, D. C., Perry, E., MacDougall, L., Ammerman, Y., Cooper, T., Wu, Y. T., . . . Krystal, J. H. (2004). The psychotomimetic effects of intravenous delta-9-tetrahydrocannabinol in healthy individuals: implications for psychosis. </w:t>
      </w:r>
      <w:r w:rsidRPr="00820F19">
        <w:rPr>
          <w:i/>
        </w:rPr>
        <w:t>Neuropsychopharmacology, 29</w:t>
      </w:r>
      <w:r w:rsidRPr="00820F19">
        <w:t>(8), 1558-1572. doi:10.1038/sj.npp.1300496</w:t>
      </w:r>
    </w:p>
    <w:p w14:paraId="4E354A88" w14:textId="77777777" w:rsidR="00820F19" w:rsidRPr="00820F19" w:rsidRDefault="00820F19" w:rsidP="00820F19">
      <w:pPr>
        <w:pStyle w:val="EndNoteBibliography"/>
        <w:spacing w:after="0"/>
        <w:ind w:left="720" w:hanging="720"/>
      </w:pPr>
      <w:r w:rsidRPr="00820F19">
        <w:t xml:space="preserve">Davey Smith, G., &amp; Hemani, G. (2014). Mendelian randomization: genetic anchors for causal inference in epidemiological studies. </w:t>
      </w:r>
      <w:r w:rsidRPr="00820F19">
        <w:rPr>
          <w:i/>
        </w:rPr>
        <w:t>Human Molecular Genetics, 23</w:t>
      </w:r>
      <w:r w:rsidRPr="00820F19">
        <w:t>(R1), R89-98. doi:10.1093/hmg/ddu328</w:t>
      </w:r>
    </w:p>
    <w:p w14:paraId="5A63CB8F" w14:textId="77777777" w:rsidR="00820F19" w:rsidRPr="00820F19" w:rsidRDefault="00820F19" w:rsidP="00820F19">
      <w:pPr>
        <w:pStyle w:val="EndNoteBibliography"/>
        <w:spacing w:after="0"/>
        <w:ind w:left="720" w:hanging="720"/>
      </w:pPr>
      <w:r w:rsidRPr="00820F19">
        <w:t xml:space="preserve">de Leon, J., &amp; Diaz, F. J. (2005). A meta-analysis of worldwide studies demonstrates an association between schizophrenia and tobacco smoking behaviors. </w:t>
      </w:r>
      <w:r w:rsidRPr="00820F19">
        <w:rPr>
          <w:i/>
        </w:rPr>
        <w:t>Schizophrenia Research, 76</w:t>
      </w:r>
      <w:r w:rsidRPr="00820F19">
        <w:t>(2-3), 135-157. doi:10.1016/j.schres.2005.02.010</w:t>
      </w:r>
    </w:p>
    <w:p w14:paraId="46E65BEA" w14:textId="77777777" w:rsidR="00820F19" w:rsidRPr="00820F19" w:rsidRDefault="00820F19" w:rsidP="00820F19">
      <w:pPr>
        <w:pStyle w:val="EndNoteBibliography"/>
        <w:spacing w:after="0"/>
        <w:ind w:left="720" w:hanging="720"/>
      </w:pPr>
      <w:r w:rsidRPr="00820F19">
        <w:t xml:space="preserve">Dickerson, F., Stallings, C. R., Origoni, A. E., Vaughan, C., Khushalani, S., Schroeder, J., &amp; Yolken, R. H. (2013). Cigarette smoking among persons with schizophrenia or bipolar disorder in routine clinical settings, 1999-2011. </w:t>
      </w:r>
      <w:r w:rsidRPr="00820F19">
        <w:rPr>
          <w:i/>
        </w:rPr>
        <w:t>Psychiatric Services, 64</w:t>
      </w:r>
      <w:r w:rsidRPr="00820F19">
        <w:t>(1), 44-50. doi:10.1176/appi.ps.001432012</w:t>
      </w:r>
    </w:p>
    <w:p w14:paraId="7C328A62" w14:textId="77777777" w:rsidR="00820F19" w:rsidRPr="00820F19" w:rsidRDefault="00820F19" w:rsidP="00820F19">
      <w:pPr>
        <w:pStyle w:val="EndNoteBibliography"/>
        <w:spacing w:after="0"/>
        <w:ind w:left="720" w:hanging="720"/>
      </w:pPr>
      <w:r w:rsidRPr="00820F19">
        <w:t xml:space="preserve">Fraser, A., Macdonald-Wallis, C., Tilling, K., Boyd, A., Golding, J., Davey Smith, G., . . . Lawlor, D. A. (2013). Cohort Profile: the Avon Longitudinal Study of Parents and Children: ALSPAC mothers cohort. </w:t>
      </w:r>
      <w:r w:rsidRPr="00820F19">
        <w:rPr>
          <w:i/>
        </w:rPr>
        <w:t>International Journal of Epidemiology, 42</w:t>
      </w:r>
      <w:r w:rsidRPr="00820F19">
        <w:t>, 97-110. doi:10.1093/ije/dys066</w:t>
      </w:r>
    </w:p>
    <w:p w14:paraId="59B35E5B" w14:textId="77777777" w:rsidR="00820F19" w:rsidRPr="00820F19" w:rsidRDefault="00820F19" w:rsidP="00820F19">
      <w:pPr>
        <w:pStyle w:val="EndNoteBibliography"/>
        <w:spacing w:after="0"/>
        <w:ind w:left="720" w:hanging="720"/>
      </w:pPr>
      <w:r w:rsidRPr="00820F19">
        <w:t xml:space="preserve">Gage, S. H., Davey Smith, G., Ware, J. J., Flint, J., &amp; Munafò, M. R. (2016). G = E: what GWAS can tell us about the environment. </w:t>
      </w:r>
      <w:r w:rsidRPr="00820F19">
        <w:rPr>
          <w:i/>
        </w:rPr>
        <w:t>Plos Genetics, 12</w:t>
      </w:r>
      <w:r w:rsidRPr="00820F19">
        <w:t>(2). doi:10.1371/journal.pgen.1005765</w:t>
      </w:r>
    </w:p>
    <w:p w14:paraId="4E67BEA5" w14:textId="77777777" w:rsidR="00820F19" w:rsidRPr="00820F19" w:rsidRDefault="00820F19" w:rsidP="00820F19">
      <w:pPr>
        <w:pStyle w:val="EndNoteBibliography"/>
        <w:spacing w:after="0"/>
        <w:ind w:left="720" w:hanging="720"/>
      </w:pPr>
      <w:r w:rsidRPr="00820F19">
        <w:t xml:space="preserve">Gage, S. H., Hickman, M., Heron, J., Munafo, M. R., Lewis, G., Macleod, J., &amp; Zammit, S. (2014). Associations of cannabis and cigarette use with psychotic experiences at age 18: findings from the Avon Longitudinal Study of Parents and Children. </w:t>
      </w:r>
      <w:r w:rsidRPr="00820F19">
        <w:rPr>
          <w:i/>
        </w:rPr>
        <w:t>Psychological Medicine, 44</w:t>
      </w:r>
      <w:r w:rsidRPr="00820F19">
        <w:t>(16), 3435-3444. doi:10.1017/S0033291714000531</w:t>
      </w:r>
    </w:p>
    <w:p w14:paraId="7665A7EB" w14:textId="77777777" w:rsidR="00820F19" w:rsidRPr="00820F19" w:rsidRDefault="00820F19" w:rsidP="00820F19">
      <w:pPr>
        <w:pStyle w:val="EndNoteBibliography"/>
        <w:spacing w:after="0"/>
        <w:ind w:left="720" w:hanging="720"/>
      </w:pPr>
      <w:r w:rsidRPr="00820F19">
        <w:t xml:space="preserve">Gage, S. H., Hickman, M., &amp; Zammit, S. (2016). Association between cannabis and psychosis: epidemiologic evidence. </w:t>
      </w:r>
      <w:r w:rsidRPr="00820F19">
        <w:rPr>
          <w:i/>
        </w:rPr>
        <w:t>Biological Psychiatry, 79</w:t>
      </w:r>
      <w:r w:rsidRPr="00820F19">
        <w:t>(7), 549-556. doi:10.1016/j.biopsych.2015.08.001</w:t>
      </w:r>
    </w:p>
    <w:p w14:paraId="1BFE3B53" w14:textId="77777777" w:rsidR="00820F19" w:rsidRPr="00820F19" w:rsidRDefault="00820F19" w:rsidP="00820F19">
      <w:pPr>
        <w:pStyle w:val="EndNoteBibliography"/>
        <w:spacing w:after="0"/>
        <w:ind w:left="720" w:hanging="720"/>
      </w:pPr>
      <w:r w:rsidRPr="00820F19">
        <w:t xml:space="preserve">Gage, S. H., Jones, H. J., Burgess, S., Bowden, J., Davey Smith, G., Zammit, S., &amp; Munafò, M. R. (2016). Assessing causality in associations between cannabis use and schizophrenia risk: a two-sample Mendelian randomization study. </w:t>
      </w:r>
      <w:r w:rsidRPr="00820F19">
        <w:rPr>
          <w:i/>
        </w:rPr>
        <w:t>Psychological Medicine</w:t>
      </w:r>
      <w:r w:rsidRPr="00820F19">
        <w:t>, 1-10. doi:10.1017/S0033291716003172</w:t>
      </w:r>
    </w:p>
    <w:p w14:paraId="5686B7AD" w14:textId="77777777" w:rsidR="00820F19" w:rsidRPr="00820F19" w:rsidRDefault="00820F19" w:rsidP="00820F19">
      <w:pPr>
        <w:pStyle w:val="EndNoteBibliography"/>
        <w:spacing w:after="0"/>
        <w:ind w:left="720" w:hanging="720"/>
      </w:pPr>
      <w:r w:rsidRPr="00820F19">
        <w:t xml:space="preserve">Goodman, R. (1999). The extended version of the strengths and difficulties questionnaire as a guide to child psychiatric caseness and consequent burden. </w:t>
      </w:r>
      <w:r w:rsidRPr="00820F19">
        <w:rPr>
          <w:i/>
        </w:rPr>
        <w:t>Journal of Child Psychology and Psychiatry, and Allied Disciplines, 40</w:t>
      </w:r>
      <w:r w:rsidRPr="00820F19">
        <w:t>(5), 791-799. doi:Doi 10.1017/S0021963099004096</w:t>
      </w:r>
    </w:p>
    <w:p w14:paraId="27792F00" w14:textId="77777777" w:rsidR="00820F19" w:rsidRPr="00820F19" w:rsidRDefault="00820F19" w:rsidP="00820F19">
      <w:pPr>
        <w:pStyle w:val="EndNoteBibliography"/>
        <w:spacing w:after="0"/>
        <w:ind w:left="720" w:hanging="720"/>
      </w:pPr>
      <w:r w:rsidRPr="00820F19">
        <w:t xml:space="preserve">Green, B., Young, R., &amp; Kavanagh, D. (2005). Cannabis use and misuse prevalence among people with psychosis. </w:t>
      </w:r>
      <w:r w:rsidRPr="00820F19">
        <w:rPr>
          <w:i/>
        </w:rPr>
        <w:t>British Journal of Psychiatry, 187</w:t>
      </w:r>
      <w:r w:rsidRPr="00820F19">
        <w:t>, 306-313. doi:DOI 10.1192/bjp.187.4.306</w:t>
      </w:r>
    </w:p>
    <w:p w14:paraId="57731C18" w14:textId="77777777" w:rsidR="00820F19" w:rsidRPr="00820F19" w:rsidRDefault="00820F19" w:rsidP="00820F19">
      <w:pPr>
        <w:pStyle w:val="EndNoteBibliography"/>
        <w:spacing w:after="0"/>
        <w:ind w:left="720" w:hanging="720"/>
      </w:pPr>
      <w:r w:rsidRPr="00820F19">
        <w:t xml:space="preserve">Guloksuz, S., Pries, L. K., Delespaul, P., Kenis, G., Luykx, J. J., Lin, B. C. D., . . . van Os, J. (2019). Examining the independent and joint effects of molecular genetic liability and environmental exposures in schizophrenia: results from the EUGEI study. </w:t>
      </w:r>
      <w:r w:rsidRPr="00820F19">
        <w:rPr>
          <w:i/>
        </w:rPr>
        <w:t>World Psychiatry, 18</w:t>
      </w:r>
      <w:r w:rsidRPr="00820F19">
        <w:t>(2), 173-182. doi:10.1002/wps.20629</w:t>
      </w:r>
    </w:p>
    <w:p w14:paraId="69AD2A46" w14:textId="77777777" w:rsidR="00820F19" w:rsidRPr="00820F19" w:rsidRDefault="00820F19" w:rsidP="00820F19">
      <w:pPr>
        <w:pStyle w:val="EndNoteBibliography"/>
        <w:spacing w:after="0"/>
        <w:ind w:left="720" w:hanging="720"/>
      </w:pPr>
      <w:r w:rsidRPr="00820F19">
        <w:t xml:space="preserve">Gurillo, P., Jauhar, S., Murray, R. M., &amp; MacCabe, J. H. (2015). Does tobacco use cause psychosis? Systematic review and meta-analysis. </w:t>
      </w:r>
      <w:r w:rsidRPr="00820F19">
        <w:rPr>
          <w:i/>
        </w:rPr>
        <w:t>Lancet Psychiatry, 2</w:t>
      </w:r>
      <w:r w:rsidRPr="00820F19">
        <w:t>(8), 718-725. doi:10.1016/S2215-0366(15)00152-2</w:t>
      </w:r>
    </w:p>
    <w:p w14:paraId="4C48D4F1" w14:textId="77777777" w:rsidR="00820F19" w:rsidRPr="00820F19" w:rsidRDefault="00820F19" w:rsidP="00820F19">
      <w:pPr>
        <w:pStyle w:val="EndNoteBibliography"/>
        <w:spacing w:after="0"/>
        <w:ind w:left="720" w:hanging="720"/>
      </w:pPr>
      <w:r w:rsidRPr="00820F19">
        <w:t xml:space="preserve">Handley, S. J., Capon, A., Beveridge, M., Dennis, I., &amp; Evans, J. S. T. (2004). Working memory, inhibitory control and the development of children's reasoning. </w:t>
      </w:r>
      <w:r w:rsidRPr="00820F19">
        <w:rPr>
          <w:i/>
        </w:rPr>
        <w:t>Thinking &amp; Reasoning, 10</w:t>
      </w:r>
      <w:r w:rsidRPr="00820F19">
        <w:t>(2), 175-195. doi:10.1080/13546780442000051</w:t>
      </w:r>
    </w:p>
    <w:p w14:paraId="31C084B8" w14:textId="77777777" w:rsidR="00820F19" w:rsidRPr="00820F19" w:rsidRDefault="00820F19" w:rsidP="00820F19">
      <w:pPr>
        <w:pStyle w:val="EndNoteBibliography"/>
        <w:spacing w:after="0"/>
        <w:ind w:left="720" w:hanging="720"/>
      </w:pPr>
      <w:r w:rsidRPr="00820F19">
        <w:t xml:space="preserve">Heron, J. E., Croudace, T. J., Barker, E. D., &amp; Tilling, K. (2015). A comparison of approaches for assessing covariate effects in latent class analysis. </w:t>
      </w:r>
      <w:r w:rsidRPr="00820F19">
        <w:rPr>
          <w:i/>
        </w:rPr>
        <w:t>2015, 6</w:t>
      </w:r>
      <w:r w:rsidRPr="00820F19">
        <w:t>(4), 15. doi:10.14301/llcs.v6i4.322</w:t>
      </w:r>
    </w:p>
    <w:p w14:paraId="738057DC" w14:textId="77777777" w:rsidR="00820F19" w:rsidRPr="00820F19" w:rsidRDefault="00820F19" w:rsidP="00820F19">
      <w:pPr>
        <w:pStyle w:val="EndNoteBibliography"/>
        <w:spacing w:after="0"/>
        <w:ind w:left="720" w:hanging="720"/>
      </w:pPr>
      <w:r w:rsidRPr="00820F19">
        <w:t xml:space="preserve">Horwood, J., Salvi, G., Thomas, K., Duffy, L., Gunnell, D., Hollis, C., . . . Harrison, G. (2008). IQ and non-clinical psychotic symptoms in 12-year-olds: results from the ALSPAC birth cohort. </w:t>
      </w:r>
      <w:r w:rsidRPr="00820F19">
        <w:rPr>
          <w:i/>
        </w:rPr>
        <w:t>British Journal of Psychiatry, 193</w:t>
      </w:r>
      <w:r w:rsidRPr="00820F19">
        <w:t>, 185-191. doi:10.1192/bjp.bp.108.051904</w:t>
      </w:r>
    </w:p>
    <w:p w14:paraId="46B54CAA" w14:textId="77777777" w:rsidR="00820F19" w:rsidRPr="00820F19" w:rsidRDefault="00820F19" w:rsidP="00820F19">
      <w:pPr>
        <w:pStyle w:val="EndNoteBibliography"/>
        <w:spacing w:after="0"/>
        <w:ind w:left="720" w:hanging="720"/>
      </w:pPr>
      <w:r w:rsidRPr="00820F19">
        <w:t xml:space="preserve">Howe, L. J., Trela-Larsen, L., Taylor, M., Heron, J., Munafò, M. R., &amp; Taylor, A. E. (2017). Body mass index, body dissatisfaction and adolescent smoking initiation. </w:t>
      </w:r>
      <w:r w:rsidRPr="00820F19">
        <w:rPr>
          <w:i/>
        </w:rPr>
        <w:t>Drug and Alcohol Dependence, 178</w:t>
      </w:r>
      <w:r w:rsidRPr="00820F19">
        <w:t>, 143-149. doi:10.1016/j.drugalcdep.2017.04.008</w:t>
      </w:r>
    </w:p>
    <w:p w14:paraId="3CF34F97" w14:textId="77777777" w:rsidR="00820F19" w:rsidRPr="00820F19" w:rsidRDefault="00820F19" w:rsidP="00820F19">
      <w:pPr>
        <w:pStyle w:val="EndNoteBibliography"/>
        <w:spacing w:after="0"/>
        <w:ind w:left="720" w:hanging="720"/>
      </w:pPr>
      <w:r w:rsidRPr="00820F19">
        <w:t xml:space="preserve">Hubbard, L., Tansey, K. E., Rai, D., Jones, P., Ripke, S., Chambert, K. D., . . . Zammit, S. (2016). Evidence of common genetic overlap between schizophrenia and cognition. </w:t>
      </w:r>
      <w:r w:rsidRPr="00820F19">
        <w:rPr>
          <w:i/>
        </w:rPr>
        <w:t>Schizophrenia Bulletin, 42</w:t>
      </w:r>
      <w:r w:rsidRPr="00820F19">
        <w:t>(3), 832-842. doi:10.1093/schbul/sbv168</w:t>
      </w:r>
    </w:p>
    <w:p w14:paraId="6DC5B38D" w14:textId="77777777" w:rsidR="00820F19" w:rsidRPr="00820F19" w:rsidRDefault="00820F19" w:rsidP="00820F19">
      <w:pPr>
        <w:pStyle w:val="EndNoteBibliography"/>
        <w:spacing w:after="0"/>
        <w:ind w:left="720" w:hanging="720"/>
      </w:pPr>
      <w:r w:rsidRPr="00820F19">
        <w:t xml:space="preserve">Jones, H. J., Gage, S. H., Heron, J., Hickman, M., Lewis, G., Munafo, M. R., &amp; Zammit, S. (2018). Association of combined patterns of tobacco and cannabis use in adolescence with psychotic experiences. </w:t>
      </w:r>
      <w:r w:rsidRPr="00820F19">
        <w:rPr>
          <w:i/>
        </w:rPr>
        <w:t>JAMA Psychiatry, 75</w:t>
      </w:r>
      <w:r w:rsidRPr="00820F19">
        <w:t>(3), 240-246. doi:10.1001/jamapsychiatry.2017.4271</w:t>
      </w:r>
    </w:p>
    <w:p w14:paraId="30D7D1E3" w14:textId="77777777" w:rsidR="00820F19" w:rsidRPr="00820F19" w:rsidRDefault="00820F19" w:rsidP="00820F19">
      <w:pPr>
        <w:pStyle w:val="EndNoteBibliography"/>
        <w:spacing w:after="0"/>
        <w:ind w:left="720" w:hanging="720"/>
      </w:pPr>
      <w:r w:rsidRPr="00820F19">
        <w:t xml:space="preserve">Jones, H. J., Stergiakouli, E., Tansey, K. E., Hubbard, L., Heron, J., Cannon, M., . . . Zammit, S. (2016). Phenotypic manifestation of genetic risk for schizophrenia during adolescence in the general population. </w:t>
      </w:r>
      <w:r w:rsidRPr="00820F19">
        <w:rPr>
          <w:i/>
        </w:rPr>
        <w:t>JAMA Psychiatry, 73</w:t>
      </w:r>
      <w:r w:rsidRPr="00820F19">
        <w:t>(3), 221-228. doi:10.1001/jamapsychiatry.2015.3058</w:t>
      </w:r>
    </w:p>
    <w:p w14:paraId="58FE96E5" w14:textId="77777777" w:rsidR="00820F19" w:rsidRPr="00820F19" w:rsidRDefault="00820F19" w:rsidP="00820F19">
      <w:pPr>
        <w:pStyle w:val="EndNoteBibliography"/>
        <w:spacing w:after="0"/>
        <w:ind w:left="720" w:hanging="720"/>
      </w:pPr>
      <w:r w:rsidRPr="00820F19">
        <w:t xml:space="preserve">Koob, G. F., &amp; Volkow, N. D. (2016). Neurobiology of addiction: a neurocircuitry analysis. </w:t>
      </w:r>
      <w:r w:rsidRPr="00820F19">
        <w:rPr>
          <w:i/>
        </w:rPr>
        <w:t>Lancet Psychiatry, 3</w:t>
      </w:r>
      <w:r w:rsidRPr="00820F19">
        <w:t>(8), 760-773. Retrieved from &lt;Go to ISI&gt;://WOS:000382276500025</w:t>
      </w:r>
    </w:p>
    <w:p w14:paraId="1EB4FA08" w14:textId="77777777" w:rsidR="00820F19" w:rsidRPr="00820F19" w:rsidRDefault="00820F19" w:rsidP="00820F19">
      <w:pPr>
        <w:pStyle w:val="EndNoteBibliography"/>
        <w:spacing w:after="0"/>
        <w:ind w:left="720" w:hanging="720"/>
      </w:pPr>
      <w:r w:rsidRPr="00820F19">
        <w:t xml:space="preserve">Liu, M. Z., Jiang, Y., Wedow, R., Li, Y., Brazel, D. M., Chen, F., . . . Vrieze, S. (2019). Association studies of up to 1.2 million individuals yield new insights into the genetic etiology of tobacco and alcohol use. </w:t>
      </w:r>
      <w:r w:rsidRPr="00820F19">
        <w:rPr>
          <w:i/>
        </w:rPr>
        <w:t>Nature Genetics, 51</w:t>
      </w:r>
      <w:r w:rsidRPr="00820F19">
        <w:t>(2), 237-244. doi:10.1038/s41588-018-0307-5</w:t>
      </w:r>
    </w:p>
    <w:p w14:paraId="36673C13" w14:textId="6A65FB42" w:rsidR="00820F19" w:rsidRPr="00820F19" w:rsidRDefault="00820F19" w:rsidP="00820F19">
      <w:pPr>
        <w:pStyle w:val="EndNoteBibliography"/>
        <w:spacing w:after="0"/>
        <w:ind w:left="720" w:hanging="720"/>
        <w:rPr>
          <w:u w:val="single"/>
        </w:rPr>
      </w:pPr>
      <w:r w:rsidRPr="00820F19">
        <w:t xml:space="preserve">Malmberg, A., Lewis, G., David, A., &amp; Allebeck, P. (1998). Premorbid adjustment and personality in people with schizophrenia. </w:t>
      </w:r>
      <w:r w:rsidRPr="00820F19">
        <w:rPr>
          <w:i/>
        </w:rPr>
        <w:t>British Journal of Psychiatry, 172</w:t>
      </w:r>
      <w:r w:rsidRPr="00820F19">
        <w:t xml:space="preserve">, 308-313; discussion 314-305. Retrieved from </w:t>
      </w:r>
      <w:hyperlink r:id="rId13" w:history="1">
        <w:r w:rsidRPr="00820F19">
          <w:rPr>
            <w:rStyle w:val="Hyperlink"/>
          </w:rPr>
          <w:t>https://www.ncbi.nlm.nih.gov/pubmed/9715332</w:t>
        </w:r>
      </w:hyperlink>
    </w:p>
    <w:p w14:paraId="3D584242" w14:textId="77777777" w:rsidR="00820F19" w:rsidRPr="00820F19" w:rsidRDefault="00820F19" w:rsidP="00820F19">
      <w:pPr>
        <w:pStyle w:val="EndNoteBibliography"/>
        <w:spacing w:after="0"/>
        <w:ind w:left="720" w:hanging="720"/>
      </w:pPr>
      <w:r w:rsidRPr="00820F19">
        <w:t xml:space="preserve">Moore, T. H. M., Zammit, S., Lingford-Hughes, A., Barnes, T. R. E., Jones, P. B., Burke, M., &amp; Lewis, G. (2007). Cannabis use and risk of psychotic or affective mental health outcomes: a systematic review. </w:t>
      </w:r>
      <w:r w:rsidRPr="00820F19">
        <w:rPr>
          <w:i/>
        </w:rPr>
        <w:t>Lancet, 370</w:t>
      </w:r>
      <w:r w:rsidRPr="00820F19">
        <w:t>(9584), 319-328. doi:Doi 10.1016/S0140-6736(07)61162-3</w:t>
      </w:r>
    </w:p>
    <w:p w14:paraId="64C4901C" w14:textId="77777777" w:rsidR="00820F19" w:rsidRPr="00820F19" w:rsidRDefault="00820F19" w:rsidP="00820F19">
      <w:pPr>
        <w:pStyle w:val="EndNoteBibliography"/>
        <w:spacing w:after="0"/>
        <w:ind w:left="720" w:hanging="720"/>
      </w:pPr>
      <w:r w:rsidRPr="00820F19">
        <w:t xml:space="preserve">Muthén, L. K., &amp; Muthén, B. O. (1998-2017). </w:t>
      </w:r>
      <w:r w:rsidRPr="00820F19">
        <w:rPr>
          <w:i/>
        </w:rPr>
        <w:t>MPlus user's guide. Eighth Edition</w:t>
      </w:r>
      <w:r w:rsidRPr="00820F19">
        <w:t>. Los Angeles, CA: Muthén &amp; Muthén.</w:t>
      </w:r>
    </w:p>
    <w:p w14:paraId="58FC846F" w14:textId="77777777" w:rsidR="00820F19" w:rsidRPr="00820F19" w:rsidRDefault="00820F19" w:rsidP="00820F19">
      <w:pPr>
        <w:pStyle w:val="EndNoteBibliography"/>
        <w:spacing w:after="0"/>
        <w:ind w:left="720" w:hanging="720"/>
      </w:pPr>
      <w:r w:rsidRPr="00820F19">
        <w:t xml:space="preserve">Pardiñas, A. F., Holmans, P., Pocklington, A. J., Escott-Price, V., Ripke, S., Carrera, N., . . . Walters, J. T. R. (2018). Common schizophrenia alleles are enriched in mutation-intolerant genes and in regions under strong background selection. </w:t>
      </w:r>
      <w:r w:rsidRPr="00820F19">
        <w:rPr>
          <w:i/>
        </w:rPr>
        <w:t>Nature Genetics, 50</w:t>
      </w:r>
      <w:r w:rsidRPr="00820F19">
        <w:t>(3), 381-389. doi:10.1038/s41588-018-0059-2</w:t>
      </w:r>
    </w:p>
    <w:p w14:paraId="5EBAEDC0" w14:textId="77777777" w:rsidR="00820F19" w:rsidRPr="00820F19" w:rsidRDefault="00820F19" w:rsidP="00820F19">
      <w:pPr>
        <w:pStyle w:val="EndNoteBibliography"/>
        <w:spacing w:after="0"/>
        <w:ind w:left="720" w:hanging="720"/>
      </w:pPr>
      <w:r w:rsidRPr="00820F19">
        <w:t xml:space="preserve">Pasman, J. A., Verweij, K. J. H., Gerring, Z., Stringer, S., Sanchez-Roige, S., Treur, J. L., . . . Vink, J. M. (2018). GWAS of lifetime cannabis use reveals new risk loci, genetic overlap with psychiatric traits, and a causal influence of schizophrenia. </w:t>
      </w:r>
      <w:r w:rsidRPr="00820F19">
        <w:rPr>
          <w:i/>
        </w:rPr>
        <w:t>Nature Neuroscience, 21</w:t>
      </w:r>
      <w:r w:rsidRPr="00820F19">
        <w:t>(9), 1161 - 1170. doi:10.1038/s41593-018-0206-1</w:t>
      </w:r>
    </w:p>
    <w:p w14:paraId="4BF4CED8" w14:textId="77777777" w:rsidR="00820F19" w:rsidRPr="00820F19" w:rsidRDefault="00820F19" w:rsidP="00820F19">
      <w:pPr>
        <w:pStyle w:val="EndNoteBibliography"/>
        <w:spacing w:after="0"/>
        <w:ind w:left="720" w:hanging="720"/>
      </w:pPr>
      <w:r w:rsidRPr="00820F19">
        <w:t xml:space="preserve">Power, R. A., Verweij, K. J. H., Zuhair, M., Montgomery, G. W., Henders, A. K., Heath, A. C., . . . Martin, N. G. (2014). Genetic predisposition to schizophrenia associated with increased use of cannabis. </w:t>
      </w:r>
      <w:r w:rsidRPr="00820F19">
        <w:rPr>
          <w:i/>
        </w:rPr>
        <w:t>Molecular Psychiatry, 19</w:t>
      </w:r>
      <w:r w:rsidRPr="00820F19">
        <w:t>(11), 1201-1204. doi:10.1038/mp.2014.51</w:t>
      </w:r>
    </w:p>
    <w:p w14:paraId="1FE270E2" w14:textId="77777777" w:rsidR="00820F19" w:rsidRPr="00820F19" w:rsidRDefault="00820F19" w:rsidP="00820F19">
      <w:pPr>
        <w:pStyle w:val="EndNoteBibliography"/>
        <w:spacing w:after="0"/>
        <w:ind w:left="720" w:hanging="720"/>
      </w:pPr>
      <w:r w:rsidRPr="00820F19">
        <w:t xml:space="preserve">Purcell, S., Neale, B., Todd-Brown, K., Thomas, L., Ferreira, M. A., Bender, D., . . . Sham, P. C. (2007). PLINK: a tool set for whole-genome association and population-based linkage analyses. </w:t>
      </w:r>
      <w:r w:rsidRPr="00820F19">
        <w:rPr>
          <w:i/>
        </w:rPr>
        <w:t>Am J Hum Genet, 81</w:t>
      </w:r>
      <w:r w:rsidRPr="00820F19">
        <w:t>, 559-575. doi:10.1086/519795</w:t>
      </w:r>
    </w:p>
    <w:p w14:paraId="29D369F6" w14:textId="77777777" w:rsidR="00820F19" w:rsidRPr="00820F19" w:rsidRDefault="00820F19" w:rsidP="00820F19">
      <w:pPr>
        <w:pStyle w:val="EndNoteBibliography"/>
        <w:spacing w:after="0"/>
        <w:ind w:left="720" w:hanging="720"/>
      </w:pPr>
      <w:r w:rsidRPr="00820F19">
        <w:t xml:space="preserve">Purcell, S., Wray, N. R., Stone, J. L., Visscher, P. M., O'Donovan, M. C., Sullivan, P. F., . . . International Schizophrenia Consortium. (2009). Common polygenic variation contributes to risk of schizophrenia and bipolar disorder. </w:t>
      </w:r>
      <w:r w:rsidRPr="00820F19">
        <w:rPr>
          <w:i/>
        </w:rPr>
        <w:t>Nature, 460</w:t>
      </w:r>
      <w:r w:rsidRPr="00820F19">
        <w:t>, 748-752. doi:10.1038/nature08185</w:t>
      </w:r>
    </w:p>
    <w:p w14:paraId="129671CF" w14:textId="77777777" w:rsidR="00820F19" w:rsidRPr="00820F19" w:rsidRDefault="00820F19" w:rsidP="00820F19">
      <w:pPr>
        <w:pStyle w:val="EndNoteBibliography"/>
        <w:spacing w:after="0"/>
        <w:ind w:left="720" w:hanging="720"/>
      </w:pPr>
      <w:r w:rsidRPr="00820F19">
        <w:t xml:space="preserve">Reginsson, G. W., Ingason, A., Euesden, J., Bjornsdottir, G., Olafsson, S., Sigurdsson, E., . . . Stefansson, K. (2017). Polygenic risk scores for schizophrenia and bipolar disorder associate with addiction. </w:t>
      </w:r>
      <w:r w:rsidRPr="00820F19">
        <w:rPr>
          <w:i/>
        </w:rPr>
        <w:t>Addiction Biology</w:t>
      </w:r>
      <w:r w:rsidRPr="00820F19">
        <w:t>. doi:10.1111/adb.12496</w:t>
      </w:r>
    </w:p>
    <w:p w14:paraId="30730D4E" w14:textId="77777777" w:rsidR="00820F19" w:rsidRPr="00820F19" w:rsidRDefault="00820F19" w:rsidP="00820F19">
      <w:pPr>
        <w:pStyle w:val="EndNoteBibliography"/>
        <w:spacing w:after="0"/>
        <w:ind w:left="720" w:hanging="720"/>
      </w:pPr>
      <w:r w:rsidRPr="00820F19">
        <w:t xml:space="preserve">Ripke, S., O'Dushlaine, C., Chambert, K., Moran, J. L., Kähler, A. K., Akterin, S., . . . Sullivan, P. F. (2013). Genome-wide association analysis identifies 14 new risk loci for schizophrenia. </w:t>
      </w:r>
      <w:r w:rsidRPr="00820F19">
        <w:rPr>
          <w:i/>
        </w:rPr>
        <w:t>Nature Genetics, 45</w:t>
      </w:r>
      <w:r w:rsidRPr="00820F19">
        <w:t>(10), 10.1038/ng.2742. doi:10.1038/ng.2742</w:t>
      </w:r>
    </w:p>
    <w:p w14:paraId="152CE603" w14:textId="77777777" w:rsidR="00820F19" w:rsidRPr="00820F19" w:rsidRDefault="00820F19" w:rsidP="00820F19">
      <w:pPr>
        <w:pStyle w:val="EndNoteBibliography"/>
        <w:spacing w:after="0"/>
        <w:ind w:left="720" w:hanging="720"/>
      </w:pPr>
      <w:r w:rsidRPr="00820F19">
        <w:t xml:space="preserve">Saccone, N. L., Wang, J. C., Breslau, N., Johnson, E. O., Hatsukami, D., Saccone, S. F., . . . Bierut, L. J. (2009). The CHRNA5-CHRNA3-CHRNB4 nicotinic receptor subunit gene cluster affects risk for nicotine dependence in African-Americans and in European-Americans. </w:t>
      </w:r>
      <w:r w:rsidRPr="00820F19">
        <w:rPr>
          <w:i/>
        </w:rPr>
        <w:t>Cancer Research, 69</w:t>
      </w:r>
      <w:r w:rsidRPr="00820F19">
        <w:t>(17), 6848-6856. doi:10.1158/0008-5472.CAN-09-0786</w:t>
      </w:r>
    </w:p>
    <w:p w14:paraId="08A983D3" w14:textId="77777777" w:rsidR="00820F19" w:rsidRPr="00820F19" w:rsidRDefault="00820F19" w:rsidP="00820F19">
      <w:pPr>
        <w:pStyle w:val="EndNoteBibliography"/>
        <w:spacing w:after="0"/>
        <w:ind w:left="720" w:hanging="720"/>
      </w:pPr>
      <w:r w:rsidRPr="00820F19">
        <w:t xml:space="preserve">Schizophrenia Working Group of the Psychiatric Genomics Consortium. (2014). Biological insights from 108 schizophrenia-associated genetic loci. </w:t>
      </w:r>
      <w:r w:rsidRPr="00820F19">
        <w:rPr>
          <w:i/>
        </w:rPr>
        <w:t>Nature, 511</w:t>
      </w:r>
      <w:r w:rsidRPr="00820F19">
        <w:t>, 421-427. doi:10.1038/nature13595</w:t>
      </w:r>
    </w:p>
    <w:p w14:paraId="7E4273A3" w14:textId="77777777" w:rsidR="00820F19" w:rsidRPr="00820F19" w:rsidRDefault="00820F19" w:rsidP="00820F19">
      <w:pPr>
        <w:pStyle w:val="EndNoteBibliography"/>
        <w:spacing w:after="0"/>
        <w:ind w:left="720" w:hanging="720"/>
      </w:pPr>
      <w:r w:rsidRPr="00820F19">
        <w:t xml:space="preserve">Stringer, S., Minica, C. C., Verweij, K. J. H., Mbarek, H., Bernard, M., Derringer, J., . . . Vink, J. M. (2016). Genome-wide association study of lifetime cannabis use based on a large meta-analytic sample of 32330 subjects from the International Cannabis Consortium. </w:t>
      </w:r>
      <w:r w:rsidRPr="00820F19">
        <w:rPr>
          <w:i/>
        </w:rPr>
        <w:t>Translational Psychiatry, 6</w:t>
      </w:r>
      <w:r w:rsidRPr="00820F19">
        <w:t>. doi:10.1038/tp.2016.36</w:t>
      </w:r>
    </w:p>
    <w:p w14:paraId="4F1139D9" w14:textId="77777777" w:rsidR="00820F19" w:rsidRPr="00820F19" w:rsidRDefault="00820F19" w:rsidP="00820F19">
      <w:pPr>
        <w:pStyle w:val="EndNoteBibliography"/>
        <w:spacing w:after="0"/>
        <w:ind w:left="720" w:hanging="720"/>
      </w:pPr>
      <w:r w:rsidRPr="00820F19">
        <w:t xml:space="preserve">Taylor, M., Collin, S. M., Munafò, M. R., MacLeod, J., Hickman, M., &amp; Heron, J. (2017). Patterns of cannabis use during adolescence and their association with harmful substance use behaviour: findings from a UK birth cohort. </w:t>
      </w:r>
      <w:r w:rsidRPr="00820F19">
        <w:rPr>
          <w:i/>
        </w:rPr>
        <w:t>Journal of Epidemiology and Community Health</w:t>
      </w:r>
      <w:r w:rsidRPr="00820F19">
        <w:t>. doi:10.1136/jech-2016-208503</w:t>
      </w:r>
    </w:p>
    <w:p w14:paraId="097B3BCC" w14:textId="77777777" w:rsidR="00820F19" w:rsidRPr="00820F19" w:rsidRDefault="00820F19" w:rsidP="00820F19">
      <w:pPr>
        <w:pStyle w:val="EndNoteBibliography"/>
        <w:spacing w:after="0"/>
        <w:ind w:left="720" w:hanging="720"/>
      </w:pPr>
      <w:r w:rsidRPr="00820F19">
        <w:t xml:space="preserve">Tobacco Genetics Consortium. (2010). Genome-wide meta-analyses identify multiple loci associated with smoking behavior. </w:t>
      </w:r>
      <w:r w:rsidRPr="00820F19">
        <w:rPr>
          <w:i/>
        </w:rPr>
        <w:t>Nature Genetics, 42</w:t>
      </w:r>
      <w:r w:rsidRPr="00820F19">
        <w:t>(5), 441-447. doi:10.1038/ng.571</w:t>
      </w:r>
    </w:p>
    <w:p w14:paraId="201971B7" w14:textId="77777777" w:rsidR="00820F19" w:rsidRPr="00820F19" w:rsidRDefault="00820F19" w:rsidP="00820F19">
      <w:pPr>
        <w:pStyle w:val="EndNoteBibliography"/>
        <w:spacing w:after="0"/>
        <w:ind w:left="720" w:hanging="720"/>
      </w:pPr>
      <w:r w:rsidRPr="00820F19">
        <w:t xml:space="preserve">Valeri, L., &amp; VanderWeele, T. J. (2013). Mediation analysis allowing for exposure-mediator interactions and causal interpretation: theoretical assumptions and implementation with SAS and SPSS macros. </w:t>
      </w:r>
      <w:r w:rsidRPr="00820F19">
        <w:rPr>
          <w:i/>
        </w:rPr>
        <w:t>Psychological Methods, 18</w:t>
      </w:r>
      <w:r w:rsidRPr="00820F19">
        <w:t>(2), 137-150. doi:10.1037/a0031034</w:t>
      </w:r>
    </w:p>
    <w:p w14:paraId="29646E85" w14:textId="77777777" w:rsidR="00820F19" w:rsidRPr="00820F19" w:rsidRDefault="00820F19" w:rsidP="00820F19">
      <w:pPr>
        <w:pStyle w:val="EndNoteBibliography"/>
        <w:spacing w:after="0"/>
        <w:ind w:left="720" w:hanging="720"/>
      </w:pPr>
      <w:r w:rsidRPr="00820F19">
        <w:t xml:space="preserve">Varese, F., Smeets, F., Drukker, M., Lieverse, R., Lataster, T., Viechtbauer, W., . . . Bentall, R. P. (2012). Childhood adversities increase the risk of psychosis: a meta-analysis of patient-control, prospective- and cross-sectional cohort Studies. </w:t>
      </w:r>
      <w:r w:rsidRPr="00820F19">
        <w:rPr>
          <w:i/>
        </w:rPr>
        <w:t>Schizophrenia Bulletin, 38</w:t>
      </w:r>
      <w:r w:rsidRPr="00820F19">
        <w:t>(4), 661-671. doi:10.1093/schbul/sbs050</w:t>
      </w:r>
    </w:p>
    <w:p w14:paraId="1DEA7176" w14:textId="77777777" w:rsidR="00820F19" w:rsidRPr="00820F19" w:rsidRDefault="00820F19" w:rsidP="00820F19">
      <w:pPr>
        <w:pStyle w:val="EndNoteBibliography"/>
        <w:spacing w:after="0"/>
        <w:ind w:left="720" w:hanging="720"/>
      </w:pPr>
      <w:r w:rsidRPr="00820F19">
        <w:t xml:space="preserve">Verweij, K. J. H., Abdellaoui, A., Nivard, M. G., Cort, A. S., Ligthart, L., Draisma, H. H. M., . . . Vink, J. M. (2017). Short communication: Genetic association between schizophrenia and cannabis use. </w:t>
      </w:r>
      <w:r w:rsidRPr="00820F19">
        <w:rPr>
          <w:i/>
        </w:rPr>
        <w:t>Drug and Alcohol Dependence, 171</w:t>
      </w:r>
      <w:r w:rsidRPr="00820F19">
        <w:t>, 117-121. doi:10.1016/j.drugalcdep.2016.09.022</w:t>
      </w:r>
    </w:p>
    <w:p w14:paraId="5C26327F" w14:textId="77777777" w:rsidR="00820F19" w:rsidRPr="00820F19" w:rsidRDefault="00820F19" w:rsidP="00820F19">
      <w:pPr>
        <w:pStyle w:val="EndNoteBibliography"/>
        <w:spacing w:after="0"/>
        <w:ind w:left="720" w:hanging="720"/>
      </w:pPr>
      <w:r w:rsidRPr="00820F19">
        <w:t xml:space="preserve">Wechsler, D., Golombok, S., &amp; Rust, J. (1992). </w:t>
      </w:r>
      <w:r w:rsidRPr="00820F19">
        <w:rPr>
          <w:i/>
        </w:rPr>
        <w:t>Wechsler Intelligence Scale for Children – Third Edition UK Manual</w:t>
      </w:r>
      <w:r w:rsidRPr="00820F19">
        <w:t>. Sidcup, UK: The Psychological Corporation.</w:t>
      </w:r>
    </w:p>
    <w:p w14:paraId="3598B6F5" w14:textId="77777777" w:rsidR="00820F19" w:rsidRPr="00820F19" w:rsidRDefault="00820F19" w:rsidP="00820F19">
      <w:pPr>
        <w:pStyle w:val="EndNoteBibliography"/>
        <w:spacing w:after="0"/>
        <w:ind w:left="720" w:hanging="720"/>
      </w:pPr>
      <w:r w:rsidRPr="00820F19">
        <w:t xml:space="preserve">Welham, J., Isohanni, M., Jones, P., &amp; McGrath, J. (2009). The antecedents of schizophrenia: a review of birth cohort studies. </w:t>
      </w:r>
      <w:r w:rsidRPr="00820F19">
        <w:rPr>
          <w:i/>
        </w:rPr>
        <w:t>Schizophrenia Bulletin, 35</w:t>
      </w:r>
      <w:r w:rsidRPr="00820F19">
        <w:t>(3), 603-623. doi:10.1093/schbul/sbn084</w:t>
      </w:r>
    </w:p>
    <w:p w14:paraId="08BACB54" w14:textId="77777777" w:rsidR="00820F19" w:rsidRPr="00820F19" w:rsidRDefault="00820F19" w:rsidP="00820F19">
      <w:pPr>
        <w:pStyle w:val="EndNoteBibliography"/>
        <w:spacing w:after="0"/>
        <w:ind w:left="720" w:hanging="720"/>
      </w:pPr>
      <w:r w:rsidRPr="00820F19">
        <w:t xml:space="preserve">Wolke, D., Woods, S., Bloomfield, L., &amp; Karstadt, L. (2000). The association between direct and relational bullying and behaviour problems among primary school children. </w:t>
      </w:r>
      <w:r w:rsidRPr="00820F19">
        <w:rPr>
          <w:i/>
        </w:rPr>
        <w:t>Journal of Child Psychology and Psychiatry, 41</w:t>
      </w:r>
      <w:r w:rsidRPr="00820F19">
        <w:t>(8), 989-1002. doi:Doi 10.1017/S0021963099006381</w:t>
      </w:r>
    </w:p>
    <w:p w14:paraId="30DC478E" w14:textId="77777777" w:rsidR="00820F19" w:rsidRPr="00820F19" w:rsidRDefault="00820F19" w:rsidP="00820F19">
      <w:pPr>
        <w:pStyle w:val="EndNoteBibliography"/>
        <w:ind w:left="720" w:hanging="720"/>
      </w:pPr>
      <w:r w:rsidRPr="00820F19">
        <w:t xml:space="preserve">Wootton, R. E., Richmond, R. C., Stuijfzand, B. G., Lawn, R. B., Sallis, H. M., Taylor, G. M. J., . . . Munafò, M. R. (2018). Causal effects of lifetime smoking on risk for depression and schizophrenia: evidence from a Mendelian randomisation study. </w:t>
      </w:r>
      <w:r w:rsidRPr="00820F19">
        <w:rPr>
          <w:i/>
        </w:rPr>
        <w:t>bioRxiv</w:t>
      </w:r>
      <w:r w:rsidRPr="00820F19">
        <w:t xml:space="preserve">. </w:t>
      </w:r>
    </w:p>
    <w:p w14:paraId="330C5A62" w14:textId="6B36D027" w:rsidR="005831DC" w:rsidRPr="007F3923" w:rsidRDefault="00AA3EB9">
      <w:pPr>
        <w:rPr>
          <w:rFonts w:asciiTheme="majorHAnsi" w:eastAsiaTheme="majorEastAsia" w:hAnsiTheme="majorHAnsi" w:cstheme="majorBidi"/>
          <w:color w:val="365F91"/>
          <w:sz w:val="32"/>
          <w:szCs w:val="32"/>
          <w:lang w:val="en-US"/>
        </w:rPr>
      </w:pPr>
      <w:r w:rsidRPr="007F3923">
        <w:rPr>
          <w:lang w:val="en-US"/>
        </w:rPr>
        <w:fldChar w:fldCharType="end"/>
      </w:r>
      <w:r w:rsidRPr="007F3923">
        <w:rPr>
          <w:lang w:val="en-US"/>
        </w:rPr>
        <w:br w:type="page"/>
      </w:r>
    </w:p>
    <w:p w14:paraId="7BF42901" w14:textId="77777777" w:rsidR="005831DC" w:rsidRPr="007F3923" w:rsidRDefault="00AA3EB9">
      <w:pPr>
        <w:pStyle w:val="Heading1"/>
        <w:rPr>
          <w:lang w:val="en-US"/>
        </w:rPr>
      </w:pPr>
      <w:bookmarkStart w:id="16" w:name="_Hlk492369576"/>
      <w:r w:rsidRPr="007F3923">
        <w:rPr>
          <w:lang w:val="en-US"/>
        </w:rPr>
        <w:t>Tables</w:t>
      </w:r>
    </w:p>
    <w:p w14:paraId="60D60F89" w14:textId="6865101C" w:rsidR="005831DC" w:rsidRPr="007F3923" w:rsidRDefault="00AA3EB9">
      <w:pPr>
        <w:pStyle w:val="Caption"/>
      </w:pPr>
      <w:bookmarkStart w:id="17" w:name="_Ref492369643"/>
      <w:bookmarkStart w:id="18" w:name="_Hlk2241018"/>
      <w:bookmarkEnd w:id="16"/>
      <w:r w:rsidRPr="007F3923">
        <w:t xml:space="preserve">Table </w:t>
      </w:r>
      <w:r w:rsidRPr="007F3923">
        <w:fldChar w:fldCharType="begin"/>
      </w:r>
      <w:r w:rsidRPr="007F3923">
        <w:instrText xml:space="preserve"> SEQ Table \* ARABIC </w:instrText>
      </w:r>
      <w:r w:rsidRPr="007F3923">
        <w:fldChar w:fldCharType="separate"/>
      </w:r>
      <w:r w:rsidR="00CC39D8">
        <w:rPr>
          <w:noProof/>
        </w:rPr>
        <w:t>1</w:t>
      </w:r>
      <w:r w:rsidRPr="007F3923">
        <w:fldChar w:fldCharType="end"/>
      </w:r>
      <w:bookmarkEnd w:id="17"/>
      <w:r w:rsidRPr="007F3923">
        <w:t>. Associations between polygenic score for schizophrenia and subsequent cigarette and/or cannabis use as compared to non-use (N = 3925)</w:t>
      </w:r>
    </w:p>
    <w:tbl>
      <w:tblPr>
        <w:tblStyle w:val="TableGrid"/>
        <w:tblW w:w="5028" w:type="pct"/>
        <w:tblLayout w:type="fixed"/>
        <w:tblLook w:val="04A0" w:firstRow="1" w:lastRow="0" w:firstColumn="1" w:lastColumn="0" w:noHBand="0" w:noVBand="1"/>
      </w:tblPr>
      <w:tblGrid>
        <w:gridCol w:w="2346"/>
        <w:gridCol w:w="1543"/>
        <w:gridCol w:w="1543"/>
        <w:gridCol w:w="1543"/>
        <w:gridCol w:w="1543"/>
        <w:gridCol w:w="880"/>
      </w:tblGrid>
      <w:tr w:rsidR="005831DC" w:rsidRPr="007F3923" w14:paraId="64D28C18" w14:textId="77777777" w:rsidTr="007F5CBB">
        <w:trPr>
          <w:trHeight w:val="1342"/>
        </w:trPr>
        <w:tc>
          <w:tcPr>
            <w:tcW w:w="1248" w:type="pct"/>
            <w:vMerge w:val="restart"/>
            <w:tcBorders>
              <w:top w:val="single" w:sz="4" w:space="0" w:color="auto"/>
              <w:right w:val="single" w:sz="4" w:space="0" w:color="auto"/>
            </w:tcBorders>
            <w:shd w:val="clear" w:color="auto" w:fill="F2F2F2"/>
            <w:vAlign w:val="center"/>
          </w:tcPr>
          <w:p w14:paraId="0F1EE47F" w14:textId="77777777" w:rsidR="005831DC" w:rsidRPr="007F3923" w:rsidRDefault="00AA3EB9">
            <w:pPr>
              <w:pStyle w:val="Tableheadings"/>
              <w:rPr>
                <w:lang w:val="en-US"/>
              </w:rPr>
            </w:pPr>
            <w:r w:rsidRPr="007F3923">
              <w:rPr>
                <w:bCs/>
                <w:lang w:val="en-US"/>
              </w:rPr>
              <w:t>P-value threshold for inclusion of SNPs into polygenic score (</w:t>
            </w:r>
            <w:r w:rsidRPr="007F3923">
              <w:rPr>
                <w:bCs/>
                <w:i/>
                <w:lang w:val="en-US"/>
              </w:rPr>
              <w:t>P</w:t>
            </w:r>
            <w:r w:rsidRPr="007F3923">
              <w:rPr>
                <w:bCs/>
                <w:vertAlign w:val="subscript"/>
                <w:lang w:val="en-US"/>
              </w:rPr>
              <w:t>T</w:t>
            </w:r>
            <w:r w:rsidRPr="007F3923">
              <w:rPr>
                <w:bCs/>
                <w:lang w:val="en-US"/>
              </w:rPr>
              <w:t>)</w:t>
            </w:r>
          </w:p>
        </w:tc>
        <w:tc>
          <w:tcPr>
            <w:tcW w:w="821" w:type="pct"/>
            <w:tcBorders>
              <w:top w:val="single" w:sz="4" w:space="0" w:color="auto"/>
              <w:left w:val="single" w:sz="4" w:space="0" w:color="auto"/>
              <w:bottom w:val="nil"/>
              <w:right w:val="nil"/>
            </w:tcBorders>
            <w:shd w:val="clear" w:color="auto" w:fill="F2F2F2"/>
            <w:vAlign w:val="center"/>
          </w:tcPr>
          <w:p w14:paraId="7401A9ED" w14:textId="321B3EF0" w:rsidR="005831DC" w:rsidRPr="007F3923" w:rsidRDefault="00AA3EB9" w:rsidP="007F5CBB">
            <w:pPr>
              <w:pStyle w:val="Tableheadings"/>
              <w:rPr>
                <w:rFonts w:ascii="Calibri" w:eastAsia="Calibri" w:hAnsi="Calibri" w:cs="Times New Roman"/>
                <w:lang w:val="en-US"/>
              </w:rPr>
            </w:pPr>
            <w:r w:rsidRPr="007F3923">
              <w:rPr>
                <w:rFonts w:ascii="Calibri" w:eastAsia="Calibri" w:hAnsi="Calibri" w:cs="Times New Roman"/>
                <w:lang w:val="en-US"/>
              </w:rPr>
              <w:t>Early cigarette only users</w:t>
            </w:r>
          </w:p>
          <w:p w14:paraId="5A4A46D7" w14:textId="77777777" w:rsidR="007F5CBB" w:rsidRPr="007F3923" w:rsidRDefault="007F5CBB" w:rsidP="007F5CBB">
            <w:pPr>
              <w:pStyle w:val="Tableheadings"/>
              <w:rPr>
                <w:rFonts w:ascii="Calibri" w:eastAsia="Calibri" w:hAnsi="Calibri" w:cs="Times New Roman"/>
                <w:lang w:val="en-US"/>
              </w:rPr>
            </w:pPr>
          </w:p>
          <w:p w14:paraId="2F309AEE" w14:textId="007A78C2" w:rsidR="007F5CBB" w:rsidRPr="007F3923" w:rsidRDefault="007F5CBB" w:rsidP="007F5CBB">
            <w:pPr>
              <w:pStyle w:val="Tableheadings"/>
              <w:rPr>
                <w:rFonts w:ascii="Calibri" w:eastAsia="Calibri" w:hAnsi="Calibri" w:cs="Times New Roman"/>
                <w:lang w:val="en-US"/>
              </w:rPr>
            </w:pPr>
            <w:r w:rsidRPr="007F3923">
              <w:rPr>
                <w:rFonts w:ascii="Calibri" w:eastAsia="Calibri" w:hAnsi="Calibri" w:cs="Times New Roman"/>
                <w:lang w:val="en-US"/>
              </w:rPr>
              <w:t>(4.3%)</w:t>
            </w:r>
            <w:r w:rsidR="000F6EEE">
              <w:rPr>
                <w:rFonts w:ascii="Calibri" w:eastAsia="Calibri" w:hAnsi="Calibri" w:cs="Times New Roman"/>
                <w:lang w:val="en-US"/>
              </w:rPr>
              <w:t xml:space="preserve"> </w:t>
            </w:r>
            <w:r w:rsidR="00040E0E">
              <w:rPr>
                <w:rFonts w:ascii="Calibri" w:eastAsia="Calibri" w:hAnsi="Calibri" w:cs="Times New Roman"/>
                <w:vertAlign w:val="superscript"/>
                <w:lang w:val="en-US"/>
              </w:rPr>
              <w:t>1</w:t>
            </w:r>
          </w:p>
        </w:tc>
        <w:tc>
          <w:tcPr>
            <w:tcW w:w="821" w:type="pct"/>
            <w:tcBorders>
              <w:top w:val="single" w:sz="4" w:space="0" w:color="auto"/>
              <w:left w:val="nil"/>
              <w:bottom w:val="nil"/>
              <w:right w:val="nil"/>
            </w:tcBorders>
            <w:shd w:val="clear" w:color="auto" w:fill="F2F2F2"/>
            <w:vAlign w:val="center"/>
          </w:tcPr>
          <w:p w14:paraId="54F11130"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lang w:val="en-US"/>
              </w:rPr>
              <w:t>Early cannabis with/without cigarette users</w:t>
            </w:r>
          </w:p>
          <w:p w14:paraId="76B4582D" w14:textId="75775A0E" w:rsidR="007F5CBB" w:rsidRPr="007F3923" w:rsidRDefault="007F5CBB">
            <w:pPr>
              <w:pStyle w:val="Tableheadings"/>
              <w:rPr>
                <w:rFonts w:ascii="Calibri" w:eastAsia="Calibri" w:hAnsi="Calibri" w:cs="Times New Roman"/>
                <w:lang w:val="en-US"/>
              </w:rPr>
            </w:pPr>
            <w:r w:rsidRPr="007F3923">
              <w:rPr>
                <w:rFonts w:ascii="Calibri" w:eastAsia="Calibri" w:hAnsi="Calibri" w:cs="Times New Roman"/>
                <w:lang w:val="en-US"/>
              </w:rPr>
              <w:t>(3.4%</w:t>
            </w:r>
            <w:r w:rsidR="00C5349D" w:rsidRPr="007F3923">
              <w:rPr>
                <w:rFonts w:ascii="Calibri" w:eastAsia="Calibri" w:hAnsi="Calibri" w:cs="Times New Roman"/>
                <w:lang w:val="en-US"/>
              </w:rPr>
              <w:t>)</w:t>
            </w:r>
            <w:r w:rsidR="000F6EEE">
              <w:rPr>
                <w:rFonts w:ascii="Calibri" w:eastAsia="Calibri" w:hAnsi="Calibri" w:cs="Times New Roman"/>
                <w:lang w:val="en-US"/>
              </w:rPr>
              <w:t xml:space="preserve"> </w:t>
            </w:r>
            <w:r w:rsidR="00040E0E">
              <w:rPr>
                <w:rFonts w:ascii="Calibri" w:eastAsia="Calibri" w:hAnsi="Calibri" w:cs="Times New Roman"/>
                <w:vertAlign w:val="superscript"/>
                <w:lang w:val="en-US"/>
              </w:rPr>
              <w:t>1</w:t>
            </w:r>
          </w:p>
        </w:tc>
        <w:tc>
          <w:tcPr>
            <w:tcW w:w="821" w:type="pct"/>
            <w:tcBorders>
              <w:top w:val="single" w:sz="4" w:space="0" w:color="auto"/>
              <w:left w:val="nil"/>
              <w:bottom w:val="nil"/>
              <w:right w:val="nil"/>
            </w:tcBorders>
            <w:shd w:val="clear" w:color="auto" w:fill="F2F2F2"/>
            <w:vAlign w:val="center"/>
          </w:tcPr>
          <w:p w14:paraId="6CED8D4E" w14:textId="08A466B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lang w:val="en-US"/>
              </w:rPr>
              <w:t>Late cigarette only users</w:t>
            </w:r>
          </w:p>
          <w:p w14:paraId="26053DEB" w14:textId="77777777" w:rsidR="007F5CBB" w:rsidRPr="007F3923" w:rsidRDefault="007F5CBB">
            <w:pPr>
              <w:pStyle w:val="Tableheadings"/>
              <w:rPr>
                <w:rFonts w:ascii="Calibri" w:eastAsia="Calibri" w:hAnsi="Calibri" w:cs="Times New Roman"/>
                <w:lang w:val="en-US"/>
              </w:rPr>
            </w:pPr>
          </w:p>
          <w:p w14:paraId="7FA7ADA1" w14:textId="7EC6B209" w:rsidR="007F5CBB" w:rsidRPr="007F3923" w:rsidRDefault="007F5CBB" w:rsidP="007F5CBB">
            <w:pPr>
              <w:pStyle w:val="Tableheadings"/>
              <w:rPr>
                <w:rFonts w:ascii="Calibri" w:eastAsia="Calibri" w:hAnsi="Calibri" w:cs="Times New Roman"/>
                <w:lang w:val="en-US"/>
              </w:rPr>
            </w:pPr>
            <w:r w:rsidRPr="007F3923">
              <w:rPr>
                <w:rFonts w:ascii="Calibri" w:eastAsia="Calibri" w:hAnsi="Calibri" w:cs="Times New Roman"/>
                <w:lang w:val="en-US"/>
              </w:rPr>
              <w:t>(15.2%)</w:t>
            </w:r>
            <w:r w:rsidR="000F6EEE">
              <w:rPr>
                <w:rFonts w:ascii="Calibri" w:eastAsia="Calibri" w:hAnsi="Calibri" w:cs="Times New Roman"/>
                <w:lang w:val="en-US"/>
              </w:rPr>
              <w:t xml:space="preserve"> </w:t>
            </w:r>
            <w:r w:rsidR="00040E0E">
              <w:rPr>
                <w:rFonts w:ascii="Calibri" w:eastAsia="Calibri" w:hAnsi="Calibri" w:cs="Times New Roman"/>
                <w:vertAlign w:val="superscript"/>
                <w:lang w:val="en-US"/>
              </w:rPr>
              <w:t>1</w:t>
            </w:r>
          </w:p>
        </w:tc>
        <w:tc>
          <w:tcPr>
            <w:tcW w:w="821" w:type="pct"/>
            <w:tcBorders>
              <w:top w:val="single" w:sz="4" w:space="0" w:color="auto"/>
              <w:left w:val="nil"/>
              <w:bottom w:val="nil"/>
              <w:right w:val="nil"/>
            </w:tcBorders>
            <w:shd w:val="clear" w:color="auto" w:fill="F2F2F2"/>
            <w:vAlign w:val="center"/>
          </w:tcPr>
          <w:p w14:paraId="751AAC8A"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lang w:val="en-US"/>
              </w:rPr>
              <w:t>Late cannabis with/without cigarette users</w:t>
            </w:r>
          </w:p>
          <w:p w14:paraId="5EBD0048" w14:textId="27A8FEAE" w:rsidR="007F5CBB" w:rsidRPr="007F3923" w:rsidRDefault="007F5CBB">
            <w:pPr>
              <w:pStyle w:val="Tableheadings"/>
              <w:rPr>
                <w:rFonts w:ascii="Calibri" w:eastAsia="Calibri" w:hAnsi="Calibri" w:cs="Times New Roman"/>
                <w:lang w:val="en-US"/>
              </w:rPr>
            </w:pPr>
            <w:r w:rsidRPr="007F3923">
              <w:rPr>
                <w:rFonts w:ascii="Calibri" w:eastAsia="Calibri" w:hAnsi="Calibri" w:cs="Times New Roman"/>
                <w:lang w:val="en-US"/>
              </w:rPr>
              <w:t>(11.8%)</w:t>
            </w:r>
            <w:r w:rsidR="000F6EEE">
              <w:rPr>
                <w:rFonts w:ascii="Calibri" w:eastAsia="Calibri" w:hAnsi="Calibri" w:cs="Times New Roman"/>
                <w:lang w:val="en-US"/>
              </w:rPr>
              <w:t xml:space="preserve"> </w:t>
            </w:r>
            <w:r w:rsidR="00040E0E">
              <w:rPr>
                <w:rFonts w:ascii="Calibri" w:eastAsia="Calibri" w:hAnsi="Calibri" w:cs="Times New Roman"/>
                <w:vertAlign w:val="superscript"/>
                <w:lang w:val="en-US"/>
              </w:rPr>
              <w:t>1</w:t>
            </w:r>
          </w:p>
        </w:tc>
        <w:tc>
          <w:tcPr>
            <w:tcW w:w="468" w:type="pct"/>
            <w:tcBorders>
              <w:top w:val="single" w:sz="4" w:space="0" w:color="auto"/>
              <w:left w:val="nil"/>
              <w:bottom w:val="nil"/>
            </w:tcBorders>
            <w:shd w:val="clear" w:color="auto" w:fill="F2F2F2"/>
            <w:vAlign w:val="center"/>
          </w:tcPr>
          <w:p w14:paraId="13C0C1AB" w14:textId="77777777" w:rsidR="005831DC" w:rsidRPr="007F3923" w:rsidRDefault="005831DC">
            <w:pPr>
              <w:pStyle w:val="Tableheadings"/>
              <w:rPr>
                <w:rFonts w:ascii="Calibri" w:eastAsia="Calibri" w:hAnsi="Calibri" w:cs="Times New Roman"/>
                <w:bCs/>
                <w:lang w:val="en-US"/>
              </w:rPr>
            </w:pPr>
          </w:p>
        </w:tc>
      </w:tr>
      <w:tr w:rsidR="000F6EEE" w:rsidRPr="007F3923" w14:paraId="7C37D7EF" w14:textId="77777777" w:rsidTr="000F6EEE">
        <w:trPr>
          <w:trHeight w:val="454"/>
        </w:trPr>
        <w:tc>
          <w:tcPr>
            <w:tcW w:w="1248" w:type="pct"/>
            <w:vMerge/>
            <w:tcBorders>
              <w:bottom w:val="nil"/>
              <w:right w:val="single" w:sz="4" w:space="0" w:color="auto"/>
            </w:tcBorders>
            <w:shd w:val="clear" w:color="auto" w:fill="F2F2F2"/>
            <w:vAlign w:val="center"/>
          </w:tcPr>
          <w:p w14:paraId="7C555FCA" w14:textId="77777777" w:rsidR="000F6EEE" w:rsidRPr="007F3923" w:rsidRDefault="000F6EEE" w:rsidP="000F6EEE">
            <w:pPr>
              <w:pStyle w:val="Tableheadings"/>
              <w:rPr>
                <w:rFonts w:ascii="Calibri" w:eastAsia="Calibri" w:hAnsi="Calibri" w:cs="Times New Roman"/>
                <w:bCs/>
                <w:lang w:val="en-US"/>
              </w:rPr>
            </w:pPr>
          </w:p>
        </w:tc>
        <w:tc>
          <w:tcPr>
            <w:tcW w:w="821" w:type="pct"/>
            <w:tcBorders>
              <w:top w:val="nil"/>
              <w:left w:val="single" w:sz="4" w:space="0" w:color="auto"/>
              <w:bottom w:val="nil"/>
              <w:right w:val="nil"/>
            </w:tcBorders>
            <w:shd w:val="clear" w:color="auto" w:fill="F2F2F2"/>
            <w:vAlign w:val="center"/>
          </w:tcPr>
          <w:p w14:paraId="7248B7E0" w14:textId="56781AEA" w:rsidR="000F6EEE" w:rsidRPr="007F3923" w:rsidRDefault="000F6EEE" w:rsidP="000F6EEE">
            <w:pPr>
              <w:pStyle w:val="Tableheadings"/>
              <w:rPr>
                <w:rFonts w:ascii="Calibri" w:eastAsia="Calibri" w:hAnsi="Calibri" w:cs="Times New Roman"/>
                <w:lang w:val="en-US"/>
              </w:rPr>
            </w:pPr>
            <w:r w:rsidRPr="007F3923">
              <w:rPr>
                <w:rFonts w:ascii="Calibri" w:eastAsia="Calibri" w:hAnsi="Calibri" w:cs="Times New Roman"/>
                <w:bCs/>
                <w:lang w:val="en-US"/>
              </w:rPr>
              <w:t>OR (95% CI)</w:t>
            </w:r>
            <w:r>
              <w:rPr>
                <w:rFonts w:ascii="Calibri" w:eastAsia="Calibri" w:hAnsi="Calibri" w:cs="Times New Roman"/>
                <w:bCs/>
                <w:lang w:val="en-US"/>
              </w:rPr>
              <w:t xml:space="preserve"> </w:t>
            </w:r>
            <w:r>
              <w:rPr>
                <w:vertAlign w:val="superscript"/>
                <w:lang w:val="en-US"/>
              </w:rPr>
              <w:t>2</w:t>
            </w:r>
          </w:p>
        </w:tc>
        <w:tc>
          <w:tcPr>
            <w:tcW w:w="821" w:type="pct"/>
            <w:tcBorders>
              <w:top w:val="nil"/>
              <w:left w:val="nil"/>
              <w:bottom w:val="nil"/>
              <w:right w:val="nil"/>
            </w:tcBorders>
            <w:shd w:val="clear" w:color="auto" w:fill="F2F2F2"/>
            <w:vAlign w:val="center"/>
          </w:tcPr>
          <w:p w14:paraId="6AC2F100" w14:textId="4E762B5C" w:rsidR="000F6EEE" w:rsidRPr="007F3923" w:rsidRDefault="000F6EEE" w:rsidP="000F6EEE">
            <w:pPr>
              <w:pStyle w:val="Tableheadings"/>
              <w:rPr>
                <w:rFonts w:ascii="Calibri" w:eastAsia="Calibri" w:hAnsi="Calibri" w:cs="Times New Roman"/>
                <w:lang w:val="en-US"/>
              </w:rPr>
            </w:pPr>
            <w:r w:rsidRPr="0087542E">
              <w:rPr>
                <w:rFonts w:ascii="Calibri" w:eastAsia="Calibri" w:hAnsi="Calibri" w:cs="Times New Roman"/>
                <w:bCs/>
                <w:lang w:val="en-US"/>
              </w:rPr>
              <w:t xml:space="preserve">OR (95% CI) </w:t>
            </w:r>
            <w:r w:rsidRPr="0087542E">
              <w:rPr>
                <w:vertAlign w:val="superscript"/>
                <w:lang w:val="en-US"/>
              </w:rPr>
              <w:t>2</w:t>
            </w:r>
          </w:p>
        </w:tc>
        <w:tc>
          <w:tcPr>
            <w:tcW w:w="821" w:type="pct"/>
            <w:tcBorders>
              <w:top w:val="nil"/>
              <w:left w:val="nil"/>
              <w:bottom w:val="nil"/>
              <w:right w:val="nil"/>
            </w:tcBorders>
            <w:shd w:val="clear" w:color="auto" w:fill="F2F2F2"/>
            <w:vAlign w:val="center"/>
          </w:tcPr>
          <w:p w14:paraId="53A48B1A" w14:textId="57909E16" w:rsidR="000F6EEE" w:rsidRPr="007F3923" w:rsidRDefault="000F6EEE" w:rsidP="000F6EEE">
            <w:pPr>
              <w:pStyle w:val="Tableheadings"/>
              <w:rPr>
                <w:rFonts w:ascii="Calibri" w:eastAsia="Calibri" w:hAnsi="Calibri" w:cs="Times New Roman"/>
                <w:lang w:val="en-US"/>
              </w:rPr>
            </w:pPr>
            <w:r w:rsidRPr="0087542E">
              <w:rPr>
                <w:rFonts w:ascii="Calibri" w:eastAsia="Calibri" w:hAnsi="Calibri" w:cs="Times New Roman"/>
                <w:bCs/>
                <w:lang w:val="en-US"/>
              </w:rPr>
              <w:t xml:space="preserve">OR (95% CI) </w:t>
            </w:r>
            <w:r w:rsidRPr="0087542E">
              <w:rPr>
                <w:vertAlign w:val="superscript"/>
                <w:lang w:val="en-US"/>
              </w:rPr>
              <w:t>2</w:t>
            </w:r>
          </w:p>
        </w:tc>
        <w:tc>
          <w:tcPr>
            <w:tcW w:w="821" w:type="pct"/>
            <w:tcBorders>
              <w:top w:val="nil"/>
              <w:left w:val="nil"/>
              <w:bottom w:val="nil"/>
              <w:right w:val="nil"/>
            </w:tcBorders>
            <w:shd w:val="clear" w:color="auto" w:fill="F2F2F2"/>
            <w:vAlign w:val="center"/>
          </w:tcPr>
          <w:p w14:paraId="6A79592E" w14:textId="3D63D46C" w:rsidR="000F6EEE" w:rsidRPr="007F3923" w:rsidRDefault="000F6EEE" w:rsidP="000F6EEE">
            <w:pPr>
              <w:pStyle w:val="Tableheadings"/>
              <w:rPr>
                <w:rFonts w:ascii="Calibri" w:eastAsia="Calibri" w:hAnsi="Calibri" w:cs="Times New Roman"/>
                <w:lang w:val="en-US"/>
              </w:rPr>
            </w:pPr>
            <w:r w:rsidRPr="0087542E">
              <w:rPr>
                <w:rFonts w:ascii="Calibri" w:eastAsia="Calibri" w:hAnsi="Calibri" w:cs="Times New Roman"/>
                <w:bCs/>
                <w:lang w:val="en-US"/>
              </w:rPr>
              <w:t xml:space="preserve">OR (95% CI) </w:t>
            </w:r>
            <w:r w:rsidRPr="0087542E">
              <w:rPr>
                <w:vertAlign w:val="superscript"/>
                <w:lang w:val="en-US"/>
              </w:rPr>
              <w:t>2</w:t>
            </w:r>
          </w:p>
        </w:tc>
        <w:tc>
          <w:tcPr>
            <w:tcW w:w="468" w:type="pct"/>
            <w:tcBorders>
              <w:top w:val="nil"/>
              <w:left w:val="nil"/>
              <w:bottom w:val="nil"/>
            </w:tcBorders>
            <w:shd w:val="clear" w:color="auto" w:fill="F2F2F2"/>
            <w:vAlign w:val="center"/>
          </w:tcPr>
          <w:p w14:paraId="4C5F39C3" w14:textId="77777777" w:rsidR="000F6EEE" w:rsidRPr="007F3923" w:rsidRDefault="000F6EEE" w:rsidP="000F6EEE">
            <w:pPr>
              <w:pStyle w:val="Tableheadings"/>
              <w:rPr>
                <w:rFonts w:ascii="Calibri" w:eastAsia="Calibri" w:hAnsi="Calibri" w:cs="Times New Roman"/>
                <w:bCs/>
                <w:lang w:val="en-US"/>
              </w:rPr>
            </w:pPr>
            <w:r w:rsidRPr="007F3923">
              <w:rPr>
                <w:rFonts w:ascii="Calibri" w:eastAsia="Calibri" w:hAnsi="Calibri" w:cs="Times New Roman"/>
                <w:bCs/>
                <w:i/>
                <w:lang w:val="en-US"/>
              </w:rPr>
              <w:t>P</w:t>
            </w:r>
          </w:p>
        </w:tc>
      </w:tr>
      <w:tr w:rsidR="005831DC" w:rsidRPr="007F3923" w14:paraId="668D8CD6" w14:textId="77777777">
        <w:trPr>
          <w:trHeight w:val="454"/>
        </w:trPr>
        <w:tc>
          <w:tcPr>
            <w:tcW w:w="5000" w:type="pct"/>
            <w:gridSpan w:val="6"/>
            <w:tcBorders>
              <w:top w:val="nil"/>
            </w:tcBorders>
            <w:shd w:val="clear" w:color="auto" w:fill="F2F2F2"/>
            <w:noWrap/>
            <w:vAlign w:val="center"/>
          </w:tcPr>
          <w:p w14:paraId="0563F3D3" w14:textId="77777777" w:rsidR="005831DC" w:rsidRPr="007F3923" w:rsidRDefault="00AA3EB9">
            <w:pPr>
              <w:pStyle w:val="Tabletext"/>
              <w:jc w:val="left"/>
              <w:rPr>
                <w:lang w:val="en-US"/>
              </w:rPr>
            </w:pPr>
            <w:r w:rsidRPr="007F3923">
              <w:rPr>
                <w:b/>
                <w:lang w:val="en-US"/>
              </w:rPr>
              <w:t>Unadjusted</w:t>
            </w:r>
          </w:p>
        </w:tc>
      </w:tr>
      <w:tr w:rsidR="005831DC" w:rsidRPr="007F3923" w14:paraId="1BBE4017" w14:textId="77777777">
        <w:trPr>
          <w:trHeight w:val="624"/>
        </w:trPr>
        <w:tc>
          <w:tcPr>
            <w:tcW w:w="1248" w:type="pct"/>
            <w:noWrap/>
            <w:vAlign w:val="center"/>
            <w:hideMark/>
          </w:tcPr>
          <w:p w14:paraId="5F60EDDE" w14:textId="77777777" w:rsidR="005831DC" w:rsidRPr="007F3923" w:rsidRDefault="00AA3EB9">
            <w:pPr>
              <w:pStyle w:val="Tabletext"/>
              <w:rPr>
                <w:b/>
                <w:lang w:val="en-US"/>
              </w:rPr>
            </w:pPr>
            <w:r w:rsidRPr="007F3923">
              <w:rPr>
                <w:rFonts w:ascii="Calibri" w:eastAsia="Calibri" w:hAnsi="Calibri" w:cs="Times New Roman"/>
                <w:bCs/>
                <w:i/>
                <w:lang w:val="en-US"/>
              </w:rPr>
              <w:t>P</w:t>
            </w:r>
            <w:r w:rsidRPr="007F3923">
              <w:rPr>
                <w:rFonts w:ascii="Calibri" w:eastAsia="Calibri" w:hAnsi="Calibri" w:cs="Times New Roman"/>
                <w:bCs/>
                <w:vertAlign w:val="subscript"/>
                <w:lang w:val="en-US"/>
              </w:rPr>
              <w:t>T</w:t>
            </w:r>
            <w:r w:rsidRPr="007F3923">
              <w:rPr>
                <w:rFonts w:ascii="Calibri" w:eastAsia="Calibri" w:hAnsi="Calibri" w:cs="Times New Roman"/>
                <w:bCs/>
                <w:lang w:val="en-US"/>
              </w:rPr>
              <w:t xml:space="preserve"> = 0.05</w:t>
            </w:r>
          </w:p>
        </w:tc>
        <w:tc>
          <w:tcPr>
            <w:tcW w:w="821" w:type="pct"/>
            <w:tcBorders>
              <w:right w:val="nil"/>
            </w:tcBorders>
            <w:vAlign w:val="center"/>
          </w:tcPr>
          <w:p w14:paraId="24924EB8" w14:textId="77777777" w:rsidR="005831DC" w:rsidRPr="007F3923" w:rsidRDefault="00AA3EB9">
            <w:pPr>
              <w:pStyle w:val="Tabletext"/>
              <w:rPr>
                <w:lang w:val="en-US"/>
              </w:rPr>
            </w:pPr>
            <w:r w:rsidRPr="007F3923">
              <w:rPr>
                <w:lang w:val="en-US"/>
              </w:rPr>
              <w:t xml:space="preserve">1.13 </w:t>
            </w:r>
          </w:p>
          <w:p w14:paraId="1BE29FFE" w14:textId="77777777" w:rsidR="005831DC" w:rsidRPr="007F3923" w:rsidRDefault="00AA3EB9">
            <w:pPr>
              <w:pStyle w:val="Tabletext"/>
              <w:rPr>
                <w:lang w:val="en-US"/>
              </w:rPr>
            </w:pPr>
            <w:r w:rsidRPr="007F3923">
              <w:rPr>
                <w:lang w:val="en-US"/>
              </w:rPr>
              <w:t>(0.94, 1.36)</w:t>
            </w:r>
          </w:p>
        </w:tc>
        <w:tc>
          <w:tcPr>
            <w:tcW w:w="821" w:type="pct"/>
            <w:tcBorders>
              <w:left w:val="nil"/>
              <w:right w:val="nil"/>
            </w:tcBorders>
            <w:noWrap/>
            <w:vAlign w:val="center"/>
          </w:tcPr>
          <w:p w14:paraId="6020A11F" w14:textId="77777777" w:rsidR="005831DC" w:rsidRPr="007F3923" w:rsidRDefault="00AA3EB9">
            <w:pPr>
              <w:pStyle w:val="Tabletext"/>
              <w:rPr>
                <w:lang w:val="en-US"/>
              </w:rPr>
            </w:pPr>
            <w:r w:rsidRPr="007F3923">
              <w:rPr>
                <w:lang w:val="en-US"/>
              </w:rPr>
              <w:t>1.08</w:t>
            </w:r>
          </w:p>
          <w:p w14:paraId="5ED217E6" w14:textId="77777777" w:rsidR="005831DC" w:rsidRPr="007F3923" w:rsidRDefault="00AA3EB9">
            <w:pPr>
              <w:pStyle w:val="Tabletext"/>
              <w:rPr>
                <w:lang w:val="en-US"/>
              </w:rPr>
            </w:pPr>
            <w:r w:rsidRPr="007F3923">
              <w:rPr>
                <w:lang w:val="en-US"/>
              </w:rPr>
              <w:t xml:space="preserve"> (0.87, 1.33)</w:t>
            </w:r>
          </w:p>
        </w:tc>
        <w:tc>
          <w:tcPr>
            <w:tcW w:w="821" w:type="pct"/>
            <w:tcBorders>
              <w:left w:val="nil"/>
              <w:right w:val="nil"/>
            </w:tcBorders>
            <w:noWrap/>
            <w:vAlign w:val="center"/>
          </w:tcPr>
          <w:p w14:paraId="3CEBB323" w14:textId="77777777" w:rsidR="005831DC" w:rsidRPr="007F3923" w:rsidRDefault="00AA3EB9">
            <w:pPr>
              <w:pStyle w:val="Tabletext"/>
              <w:rPr>
                <w:lang w:val="en-US"/>
              </w:rPr>
            </w:pPr>
            <w:r w:rsidRPr="007F3923">
              <w:rPr>
                <w:lang w:val="en-US"/>
              </w:rPr>
              <w:t xml:space="preserve">0.87 </w:t>
            </w:r>
          </w:p>
          <w:p w14:paraId="394424BA" w14:textId="77777777" w:rsidR="005831DC" w:rsidRPr="007F3923" w:rsidRDefault="00AA3EB9">
            <w:pPr>
              <w:pStyle w:val="Tabletext"/>
              <w:rPr>
                <w:lang w:val="en-US"/>
              </w:rPr>
            </w:pPr>
            <w:r w:rsidRPr="007F3923">
              <w:rPr>
                <w:lang w:val="en-US"/>
              </w:rPr>
              <w:t>(0.76, 1.00)</w:t>
            </w:r>
          </w:p>
        </w:tc>
        <w:tc>
          <w:tcPr>
            <w:tcW w:w="821" w:type="pct"/>
            <w:tcBorders>
              <w:left w:val="nil"/>
              <w:right w:val="nil"/>
            </w:tcBorders>
            <w:vAlign w:val="center"/>
          </w:tcPr>
          <w:p w14:paraId="0641B357" w14:textId="77777777" w:rsidR="005831DC" w:rsidRPr="007F3923" w:rsidRDefault="00AA3EB9">
            <w:pPr>
              <w:pStyle w:val="Tabletext"/>
              <w:rPr>
                <w:lang w:val="en-US"/>
              </w:rPr>
            </w:pPr>
            <w:r w:rsidRPr="007F3923">
              <w:rPr>
                <w:lang w:val="en-US"/>
              </w:rPr>
              <w:t>1.23</w:t>
            </w:r>
          </w:p>
          <w:p w14:paraId="2189B3D3" w14:textId="77777777" w:rsidR="005831DC" w:rsidRPr="007F3923" w:rsidRDefault="00AA3EB9">
            <w:pPr>
              <w:pStyle w:val="Tabletext"/>
              <w:rPr>
                <w:lang w:val="en-US"/>
              </w:rPr>
            </w:pPr>
            <w:r w:rsidRPr="007F3923">
              <w:rPr>
                <w:lang w:val="en-US"/>
              </w:rPr>
              <w:t xml:space="preserve"> (1.08, 1.41)</w:t>
            </w:r>
          </w:p>
        </w:tc>
        <w:tc>
          <w:tcPr>
            <w:tcW w:w="468" w:type="pct"/>
            <w:tcBorders>
              <w:left w:val="nil"/>
            </w:tcBorders>
            <w:noWrap/>
            <w:vAlign w:val="center"/>
          </w:tcPr>
          <w:p w14:paraId="3AC4675D" w14:textId="77777777" w:rsidR="005831DC" w:rsidRPr="007F3923" w:rsidRDefault="00AA3EB9">
            <w:pPr>
              <w:pStyle w:val="Tabletext"/>
              <w:rPr>
                <w:lang w:val="en-US"/>
              </w:rPr>
            </w:pPr>
            <w:r w:rsidRPr="007F3923">
              <w:rPr>
                <w:lang w:val="en-US"/>
              </w:rPr>
              <w:t>0.004</w:t>
            </w:r>
          </w:p>
        </w:tc>
      </w:tr>
      <w:tr w:rsidR="005831DC" w:rsidRPr="007F3923" w14:paraId="567B47C5" w14:textId="77777777">
        <w:trPr>
          <w:trHeight w:val="454"/>
        </w:trPr>
        <w:tc>
          <w:tcPr>
            <w:tcW w:w="5000" w:type="pct"/>
            <w:gridSpan w:val="6"/>
            <w:tcBorders>
              <w:top w:val="nil"/>
            </w:tcBorders>
            <w:shd w:val="clear" w:color="auto" w:fill="F2F2F2"/>
            <w:noWrap/>
            <w:vAlign w:val="center"/>
          </w:tcPr>
          <w:p w14:paraId="6CAD7C02" w14:textId="76334376" w:rsidR="005831DC" w:rsidRPr="007F3923" w:rsidRDefault="00AA3EB9">
            <w:pPr>
              <w:pStyle w:val="Tabletext"/>
              <w:jc w:val="left"/>
              <w:rPr>
                <w:lang w:val="en-US"/>
              </w:rPr>
            </w:pPr>
            <w:r w:rsidRPr="007F3923">
              <w:rPr>
                <w:b/>
                <w:lang w:val="en-US"/>
              </w:rPr>
              <w:t>Adjusted</w:t>
            </w:r>
            <w:r w:rsidR="000F6EEE">
              <w:rPr>
                <w:b/>
                <w:lang w:val="en-US"/>
              </w:rPr>
              <w:t xml:space="preserve"> </w:t>
            </w:r>
            <w:r w:rsidR="00517AB3" w:rsidRPr="00517AB3">
              <w:rPr>
                <w:b/>
                <w:vertAlign w:val="superscript"/>
                <w:lang w:val="en-US"/>
              </w:rPr>
              <w:t>3</w:t>
            </w:r>
          </w:p>
        </w:tc>
      </w:tr>
      <w:tr w:rsidR="00D839E3" w:rsidRPr="007F3923" w14:paraId="570C0BFA" w14:textId="77777777" w:rsidTr="00D839E3">
        <w:trPr>
          <w:trHeight w:val="624"/>
        </w:trPr>
        <w:tc>
          <w:tcPr>
            <w:tcW w:w="1248" w:type="pct"/>
            <w:noWrap/>
            <w:vAlign w:val="center"/>
            <w:hideMark/>
          </w:tcPr>
          <w:p w14:paraId="527D31E6" w14:textId="77777777" w:rsidR="00D839E3" w:rsidRPr="007F3923" w:rsidRDefault="00D839E3" w:rsidP="00D839E3">
            <w:pPr>
              <w:pStyle w:val="Tabletext"/>
              <w:rPr>
                <w:b/>
                <w:lang w:val="en-US"/>
              </w:rPr>
            </w:pPr>
            <w:r w:rsidRPr="007F3923">
              <w:rPr>
                <w:rFonts w:ascii="Calibri" w:eastAsia="Calibri" w:hAnsi="Calibri" w:cs="Times New Roman"/>
                <w:bCs/>
                <w:i/>
                <w:lang w:val="en-US"/>
              </w:rPr>
              <w:t>P</w:t>
            </w:r>
            <w:r w:rsidRPr="007F3923">
              <w:rPr>
                <w:rFonts w:ascii="Calibri" w:eastAsia="Calibri" w:hAnsi="Calibri" w:cs="Times New Roman"/>
                <w:bCs/>
                <w:vertAlign w:val="subscript"/>
                <w:lang w:val="en-US"/>
              </w:rPr>
              <w:t>T</w:t>
            </w:r>
            <w:r w:rsidRPr="007F3923">
              <w:rPr>
                <w:rFonts w:ascii="Calibri" w:eastAsia="Calibri" w:hAnsi="Calibri" w:cs="Times New Roman"/>
                <w:bCs/>
                <w:lang w:val="en-US"/>
              </w:rPr>
              <w:t xml:space="preserve"> = 0.05</w:t>
            </w:r>
          </w:p>
        </w:tc>
        <w:tc>
          <w:tcPr>
            <w:tcW w:w="821" w:type="pct"/>
            <w:tcBorders>
              <w:right w:val="nil"/>
            </w:tcBorders>
            <w:vAlign w:val="center"/>
          </w:tcPr>
          <w:p w14:paraId="4182FD99" w14:textId="3F428CFD" w:rsidR="00D839E3" w:rsidRPr="00D839E3" w:rsidRDefault="00D839E3" w:rsidP="00D839E3">
            <w:pPr>
              <w:pStyle w:val="Tabletext"/>
            </w:pPr>
            <w:r w:rsidRPr="00D839E3">
              <w:t xml:space="preserve">1.11 </w:t>
            </w:r>
            <w:r>
              <w:br/>
            </w:r>
            <w:r w:rsidRPr="00D839E3">
              <w:t>(0.91, 1.34)</w:t>
            </w:r>
          </w:p>
        </w:tc>
        <w:tc>
          <w:tcPr>
            <w:tcW w:w="821" w:type="pct"/>
            <w:tcBorders>
              <w:left w:val="nil"/>
              <w:right w:val="nil"/>
            </w:tcBorders>
            <w:noWrap/>
            <w:vAlign w:val="center"/>
          </w:tcPr>
          <w:p w14:paraId="208FD011" w14:textId="77777777" w:rsidR="00D839E3" w:rsidRDefault="00D839E3" w:rsidP="00D839E3">
            <w:pPr>
              <w:pStyle w:val="Tabletext"/>
            </w:pPr>
            <w:r w:rsidRPr="00D839E3">
              <w:t xml:space="preserve">1.07 </w:t>
            </w:r>
          </w:p>
          <w:p w14:paraId="2C67E681" w14:textId="03A65ECF" w:rsidR="00D839E3" w:rsidRPr="00D839E3" w:rsidRDefault="00D839E3" w:rsidP="00D839E3">
            <w:pPr>
              <w:pStyle w:val="Tabletext"/>
            </w:pPr>
            <w:r w:rsidRPr="00D839E3">
              <w:t>(0.86, 1.33)</w:t>
            </w:r>
          </w:p>
        </w:tc>
        <w:tc>
          <w:tcPr>
            <w:tcW w:w="821" w:type="pct"/>
            <w:tcBorders>
              <w:left w:val="nil"/>
              <w:right w:val="nil"/>
            </w:tcBorders>
            <w:noWrap/>
            <w:vAlign w:val="center"/>
          </w:tcPr>
          <w:p w14:paraId="6FFCA7FB" w14:textId="77777777" w:rsidR="00D839E3" w:rsidRDefault="00D839E3" w:rsidP="00D839E3">
            <w:pPr>
              <w:pStyle w:val="Tabletext"/>
            </w:pPr>
            <w:r w:rsidRPr="00D839E3">
              <w:t xml:space="preserve">0.85 </w:t>
            </w:r>
          </w:p>
          <w:p w14:paraId="68A3BBD8" w14:textId="0069A572" w:rsidR="00D839E3" w:rsidRPr="00D839E3" w:rsidRDefault="00D839E3" w:rsidP="00D839E3">
            <w:pPr>
              <w:pStyle w:val="Tabletext"/>
            </w:pPr>
            <w:r w:rsidRPr="00D839E3">
              <w:t>(0.74, 0.99)</w:t>
            </w:r>
          </w:p>
        </w:tc>
        <w:tc>
          <w:tcPr>
            <w:tcW w:w="821" w:type="pct"/>
            <w:tcBorders>
              <w:left w:val="nil"/>
              <w:right w:val="nil"/>
            </w:tcBorders>
            <w:vAlign w:val="center"/>
          </w:tcPr>
          <w:p w14:paraId="3DDF918C" w14:textId="77777777" w:rsidR="00D839E3" w:rsidRDefault="00D839E3" w:rsidP="00D839E3">
            <w:pPr>
              <w:pStyle w:val="Tabletext"/>
            </w:pPr>
            <w:r w:rsidRPr="00D839E3">
              <w:t xml:space="preserve">1.22 </w:t>
            </w:r>
          </w:p>
          <w:p w14:paraId="44FBF39D" w14:textId="7E7EC96D" w:rsidR="00D839E3" w:rsidRPr="00D839E3" w:rsidRDefault="00D839E3" w:rsidP="00D839E3">
            <w:pPr>
              <w:pStyle w:val="Tabletext"/>
            </w:pPr>
            <w:r w:rsidRPr="00D839E3">
              <w:t>(1.07, 1.4</w:t>
            </w:r>
            <w:r>
              <w:t>0</w:t>
            </w:r>
            <w:r w:rsidRPr="00D839E3">
              <w:t>)</w:t>
            </w:r>
          </w:p>
        </w:tc>
        <w:tc>
          <w:tcPr>
            <w:tcW w:w="468" w:type="pct"/>
            <w:tcBorders>
              <w:left w:val="nil"/>
            </w:tcBorders>
            <w:noWrap/>
            <w:vAlign w:val="center"/>
          </w:tcPr>
          <w:p w14:paraId="10BDA914" w14:textId="77777777" w:rsidR="00D839E3" w:rsidRPr="007F3923" w:rsidRDefault="00D839E3" w:rsidP="00D839E3">
            <w:pPr>
              <w:pStyle w:val="Tabletext"/>
              <w:rPr>
                <w:lang w:val="en-US"/>
              </w:rPr>
            </w:pPr>
            <w:r w:rsidRPr="007F3923">
              <w:rPr>
                <w:lang w:val="en-US"/>
              </w:rPr>
              <w:t>0.006</w:t>
            </w:r>
          </w:p>
        </w:tc>
      </w:tr>
    </w:tbl>
    <w:p w14:paraId="04345A01" w14:textId="77777777" w:rsidR="005831DC" w:rsidRPr="007F3923" w:rsidRDefault="00AA3EB9">
      <w:pPr>
        <w:pStyle w:val="tablelegend"/>
        <w:spacing w:after="60"/>
        <w:rPr>
          <w:lang w:val="en-US"/>
        </w:rPr>
      </w:pPr>
      <w:r w:rsidRPr="007F3923">
        <w:rPr>
          <w:b/>
          <w:lang w:val="en-US"/>
        </w:rPr>
        <w:t>Note:</w:t>
      </w:r>
      <w:r w:rsidRPr="007F3923">
        <w:rPr>
          <w:lang w:val="en-US"/>
        </w:rPr>
        <w:t xml:space="preserve"> SNPs, single nucleotide polymorphisms; OR, odds ratio; 95% CI, 95% confidence interval; P, omnibus P-value for association between polygenic score and cigarette/cannabis use classes</w:t>
      </w:r>
    </w:p>
    <w:p w14:paraId="41920B23" w14:textId="67133124" w:rsidR="007F5CBB" w:rsidRPr="007F3923" w:rsidRDefault="00040E0E" w:rsidP="007F5CBB">
      <w:pPr>
        <w:pStyle w:val="tablelegend"/>
        <w:spacing w:after="60"/>
        <w:rPr>
          <w:lang w:val="en-US"/>
        </w:rPr>
      </w:pPr>
      <w:r>
        <w:rPr>
          <w:vertAlign w:val="superscript"/>
          <w:lang w:val="en-US"/>
        </w:rPr>
        <w:t>1</w:t>
      </w:r>
      <w:r w:rsidR="007F5CBB" w:rsidRPr="007F3923">
        <w:rPr>
          <w:lang w:val="en-US"/>
        </w:rPr>
        <w:t xml:space="preserve"> Class proportions for latent class membership based on the estimated model</w:t>
      </w:r>
    </w:p>
    <w:p w14:paraId="676D8638" w14:textId="18147714" w:rsidR="005831DC" w:rsidRPr="007F3923" w:rsidRDefault="00517AB3">
      <w:pPr>
        <w:pStyle w:val="tablelegend"/>
        <w:spacing w:after="60"/>
        <w:rPr>
          <w:lang w:val="en-US"/>
        </w:rPr>
      </w:pPr>
      <w:r>
        <w:rPr>
          <w:vertAlign w:val="superscript"/>
          <w:lang w:val="en-US"/>
        </w:rPr>
        <w:t>2</w:t>
      </w:r>
      <w:r w:rsidR="00AA3EB9" w:rsidRPr="007F3923">
        <w:rPr>
          <w:lang w:val="en-US"/>
        </w:rPr>
        <w:t xml:space="preserve"> Compared to non-use class</w:t>
      </w:r>
      <w:r w:rsidR="007F5CBB" w:rsidRPr="007F3923">
        <w:rPr>
          <w:lang w:val="en-US"/>
        </w:rPr>
        <w:t xml:space="preserve"> (</w:t>
      </w:r>
      <w:r w:rsidR="005D0C2A">
        <w:rPr>
          <w:lang w:val="en-US"/>
        </w:rPr>
        <w:t>c</w:t>
      </w:r>
      <w:r w:rsidR="005D0C2A" w:rsidRPr="007F3923">
        <w:rPr>
          <w:lang w:val="en-US"/>
        </w:rPr>
        <w:t>lass proportion for latent class membership based on the estimated model</w:t>
      </w:r>
      <w:r w:rsidR="005D0C2A">
        <w:rPr>
          <w:lang w:val="en-US"/>
        </w:rPr>
        <w:t xml:space="preserve">: </w:t>
      </w:r>
      <w:r w:rsidR="007F5CBB" w:rsidRPr="007F3923">
        <w:rPr>
          <w:lang w:val="en-US"/>
        </w:rPr>
        <w:t>65.3%)</w:t>
      </w:r>
      <w:r w:rsidR="005D0C2A">
        <w:rPr>
          <w:lang w:val="en-US"/>
        </w:rPr>
        <w:t>.</w:t>
      </w:r>
    </w:p>
    <w:p w14:paraId="6FC2F279" w14:textId="45FF7851" w:rsidR="005831DC" w:rsidRPr="007F3923" w:rsidRDefault="00517AB3">
      <w:pPr>
        <w:pStyle w:val="tablelegend"/>
        <w:spacing w:after="60"/>
        <w:rPr>
          <w:lang w:val="en-US"/>
        </w:rPr>
      </w:pPr>
      <w:r w:rsidRPr="00517AB3">
        <w:rPr>
          <w:vertAlign w:val="superscript"/>
          <w:lang w:val="en-US"/>
        </w:rPr>
        <w:t>3</w:t>
      </w:r>
      <w:r w:rsidR="00AA3EB9" w:rsidRPr="007F3923">
        <w:rPr>
          <w:lang w:val="en-US"/>
        </w:rPr>
        <w:t xml:space="preserve"> Adjusted for polygenic scores for cigarette smoking initiation and cannabis use initiation (</w:t>
      </w:r>
      <w:r w:rsidR="00AA3EB9" w:rsidRPr="007F3923">
        <w:rPr>
          <w:bCs/>
          <w:i/>
          <w:lang w:val="en-US"/>
        </w:rPr>
        <w:t>P</w:t>
      </w:r>
      <w:r w:rsidR="00AA3EB9" w:rsidRPr="007F3923">
        <w:rPr>
          <w:bCs/>
          <w:vertAlign w:val="subscript"/>
          <w:lang w:val="en-US"/>
        </w:rPr>
        <w:t>T</w:t>
      </w:r>
      <w:r w:rsidR="00AA3EB9" w:rsidRPr="007F3923">
        <w:rPr>
          <w:bCs/>
          <w:lang w:val="en-US"/>
        </w:rPr>
        <w:t xml:space="preserve"> = 0.5</w:t>
      </w:r>
      <w:r w:rsidR="00AA3EB9" w:rsidRPr="007F3923">
        <w:rPr>
          <w:lang w:val="en-US"/>
        </w:rPr>
        <w:t>)</w:t>
      </w:r>
      <w:r w:rsidR="006B43AC">
        <w:rPr>
          <w:lang w:val="en-US"/>
        </w:rPr>
        <w:t>.</w:t>
      </w:r>
    </w:p>
    <w:bookmarkEnd w:id="18"/>
    <w:p w14:paraId="24DD0DE2" w14:textId="77777777" w:rsidR="005831DC" w:rsidRPr="007F3923" w:rsidRDefault="00AA3EB9">
      <w:pPr>
        <w:spacing w:line="276" w:lineRule="auto"/>
        <w:rPr>
          <w:rFonts w:ascii="Calibri" w:eastAsia="Calibri" w:hAnsi="Calibri" w:cs="Times New Roman"/>
          <w:bCs/>
          <w:sz w:val="20"/>
          <w:szCs w:val="20"/>
          <w:lang w:val="en-US"/>
        </w:rPr>
      </w:pPr>
      <w:r w:rsidRPr="007F3923">
        <w:rPr>
          <w:bCs/>
          <w:lang w:val="en-US"/>
        </w:rPr>
        <w:br w:type="page"/>
      </w:r>
    </w:p>
    <w:p w14:paraId="4F6A6FBE" w14:textId="452DD441" w:rsidR="005831DC" w:rsidRPr="007F3923" w:rsidRDefault="00AA3EB9">
      <w:pPr>
        <w:pStyle w:val="Caption"/>
      </w:pPr>
      <w:bookmarkStart w:id="19" w:name="_Ref532289766"/>
      <w:r w:rsidRPr="007F3923">
        <w:t xml:space="preserve">Table </w:t>
      </w:r>
      <w:r w:rsidRPr="007F3923">
        <w:fldChar w:fldCharType="begin"/>
      </w:r>
      <w:r w:rsidRPr="007F3923">
        <w:instrText xml:space="preserve"> SEQ Table \* ARABIC </w:instrText>
      </w:r>
      <w:r w:rsidRPr="007F3923">
        <w:fldChar w:fldCharType="separate"/>
      </w:r>
      <w:r w:rsidR="00CC39D8">
        <w:rPr>
          <w:noProof/>
        </w:rPr>
        <w:t>2</w:t>
      </w:r>
      <w:r w:rsidRPr="007F3923">
        <w:fldChar w:fldCharType="end"/>
      </w:r>
      <w:bookmarkEnd w:id="19"/>
      <w:r w:rsidRPr="007F3923">
        <w:t>. Total effect, direct effect and indirect effect of schizophrenia polygenic score (P</w:t>
      </w:r>
      <w:r w:rsidRPr="007F3923">
        <w:rPr>
          <w:vertAlign w:val="subscript"/>
        </w:rPr>
        <w:t>T</w:t>
      </w:r>
      <w:r w:rsidRPr="007F3923">
        <w:t xml:space="preserve"> = 0.05) on late-onset cannabis </w:t>
      </w:r>
      <w:r w:rsidRPr="007F3923">
        <w:rPr>
          <w:rFonts w:ascii="Calibri" w:eastAsia="Calibri" w:hAnsi="Calibri" w:cs="Times New Roman"/>
        </w:rPr>
        <w:t>with/without cigarette use</w:t>
      </w:r>
      <w:r w:rsidRPr="007F3923">
        <w:t xml:space="preserve"> as compared to non-use through a range of potential mediators</w:t>
      </w:r>
    </w:p>
    <w:tbl>
      <w:tblPr>
        <w:tblStyle w:val="TableGrid"/>
        <w:tblW w:w="5000" w:type="pct"/>
        <w:tblLook w:val="04A0" w:firstRow="1" w:lastRow="0" w:firstColumn="1" w:lastColumn="0" w:noHBand="0" w:noVBand="1"/>
      </w:tblPr>
      <w:tblGrid>
        <w:gridCol w:w="2574"/>
        <w:gridCol w:w="1245"/>
        <w:gridCol w:w="1843"/>
        <w:gridCol w:w="1843"/>
        <w:gridCol w:w="1841"/>
      </w:tblGrid>
      <w:tr w:rsidR="005831DC" w:rsidRPr="007F3923" w14:paraId="70E4DD4F" w14:textId="77777777">
        <w:trPr>
          <w:trHeight w:val="680"/>
        </w:trPr>
        <w:tc>
          <w:tcPr>
            <w:tcW w:w="1377" w:type="pct"/>
            <w:vMerge w:val="restart"/>
            <w:tcBorders>
              <w:top w:val="single" w:sz="4" w:space="0" w:color="auto"/>
              <w:right w:val="single" w:sz="4" w:space="0" w:color="auto"/>
            </w:tcBorders>
            <w:shd w:val="clear" w:color="auto" w:fill="F2F2F2"/>
            <w:vAlign w:val="center"/>
          </w:tcPr>
          <w:p w14:paraId="414DA14B" w14:textId="77777777" w:rsidR="005831DC" w:rsidRPr="007F3923" w:rsidRDefault="00AA3EB9">
            <w:pPr>
              <w:pStyle w:val="Tableheadings"/>
              <w:rPr>
                <w:lang w:val="en-US"/>
              </w:rPr>
            </w:pPr>
            <w:r w:rsidRPr="007F3923">
              <w:rPr>
                <w:lang w:val="en-US"/>
              </w:rPr>
              <w:t>Mediator</w:t>
            </w:r>
          </w:p>
        </w:tc>
        <w:tc>
          <w:tcPr>
            <w:tcW w:w="666" w:type="pct"/>
            <w:vMerge w:val="restart"/>
            <w:tcBorders>
              <w:top w:val="single" w:sz="4" w:space="0" w:color="auto"/>
              <w:right w:val="single" w:sz="4" w:space="0" w:color="auto"/>
            </w:tcBorders>
            <w:shd w:val="clear" w:color="auto" w:fill="F2F2F2"/>
            <w:vAlign w:val="center"/>
          </w:tcPr>
          <w:p w14:paraId="5A3188D8"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lang w:val="en-US"/>
              </w:rPr>
              <w:t>N</w:t>
            </w:r>
          </w:p>
        </w:tc>
        <w:tc>
          <w:tcPr>
            <w:tcW w:w="986" w:type="pct"/>
            <w:tcBorders>
              <w:top w:val="single" w:sz="4" w:space="0" w:color="auto"/>
              <w:left w:val="single" w:sz="4" w:space="0" w:color="auto"/>
              <w:bottom w:val="nil"/>
              <w:right w:val="nil"/>
            </w:tcBorders>
            <w:shd w:val="clear" w:color="auto" w:fill="F2F2F2"/>
            <w:vAlign w:val="center"/>
          </w:tcPr>
          <w:p w14:paraId="395BB510"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lang w:val="en-US"/>
              </w:rPr>
              <w:t>Total Effect</w:t>
            </w:r>
          </w:p>
        </w:tc>
        <w:tc>
          <w:tcPr>
            <w:tcW w:w="986" w:type="pct"/>
            <w:tcBorders>
              <w:top w:val="single" w:sz="4" w:space="0" w:color="auto"/>
              <w:left w:val="nil"/>
              <w:bottom w:val="nil"/>
              <w:right w:val="nil"/>
            </w:tcBorders>
            <w:shd w:val="clear" w:color="auto" w:fill="F2F2F2"/>
            <w:vAlign w:val="center"/>
          </w:tcPr>
          <w:p w14:paraId="0E3E048D"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lang w:val="en-US"/>
              </w:rPr>
              <w:t>Direct Effect</w:t>
            </w:r>
          </w:p>
        </w:tc>
        <w:tc>
          <w:tcPr>
            <w:tcW w:w="985" w:type="pct"/>
            <w:tcBorders>
              <w:top w:val="single" w:sz="4" w:space="0" w:color="auto"/>
              <w:left w:val="nil"/>
              <w:bottom w:val="nil"/>
              <w:right w:val="single" w:sz="4" w:space="0" w:color="auto"/>
            </w:tcBorders>
            <w:shd w:val="clear" w:color="auto" w:fill="F2F2F2"/>
            <w:vAlign w:val="center"/>
          </w:tcPr>
          <w:p w14:paraId="7C41519D"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lang w:val="en-US"/>
              </w:rPr>
              <w:t>Indirect Effect via mediator</w:t>
            </w:r>
          </w:p>
        </w:tc>
      </w:tr>
      <w:tr w:rsidR="005831DC" w:rsidRPr="007F3923" w14:paraId="688ADD36" w14:textId="77777777">
        <w:trPr>
          <w:trHeight w:val="454"/>
        </w:trPr>
        <w:tc>
          <w:tcPr>
            <w:tcW w:w="1377" w:type="pct"/>
            <w:vMerge/>
            <w:tcBorders>
              <w:bottom w:val="nil"/>
              <w:right w:val="single" w:sz="4" w:space="0" w:color="auto"/>
            </w:tcBorders>
            <w:shd w:val="clear" w:color="auto" w:fill="F2F2F2"/>
            <w:vAlign w:val="center"/>
          </w:tcPr>
          <w:p w14:paraId="170B017C" w14:textId="77777777" w:rsidR="005831DC" w:rsidRPr="007F3923" w:rsidRDefault="005831DC">
            <w:pPr>
              <w:pStyle w:val="Tableheadings"/>
              <w:rPr>
                <w:rFonts w:ascii="Calibri" w:eastAsia="Calibri" w:hAnsi="Calibri" w:cs="Times New Roman"/>
                <w:bCs/>
                <w:lang w:val="en-US"/>
              </w:rPr>
            </w:pPr>
          </w:p>
        </w:tc>
        <w:tc>
          <w:tcPr>
            <w:tcW w:w="666" w:type="pct"/>
            <w:vMerge/>
            <w:tcBorders>
              <w:bottom w:val="nil"/>
              <w:right w:val="single" w:sz="4" w:space="0" w:color="auto"/>
            </w:tcBorders>
            <w:shd w:val="clear" w:color="auto" w:fill="F2F2F2"/>
            <w:vAlign w:val="center"/>
          </w:tcPr>
          <w:p w14:paraId="1C44A72C" w14:textId="77777777" w:rsidR="005831DC" w:rsidRPr="007F3923" w:rsidRDefault="005831DC">
            <w:pPr>
              <w:pStyle w:val="Tableheadings"/>
              <w:rPr>
                <w:rFonts w:ascii="Calibri" w:eastAsia="Calibri" w:hAnsi="Calibri" w:cs="Times New Roman"/>
                <w:bCs/>
                <w:lang w:val="en-US"/>
              </w:rPr>
            </w:pPr>
          </w:p>
        </w:tc>
        <w:tc>
          <w:tcPr>
            <w:tcW w:w="986" w:type="pct"/>
            <w:tcBorders>
              <w:top w:val="nil"/>
              <w:left w:val="single" w:sz="4" w:space="0" w:color="auto"/>
              <w:bottom w:val="nil"/>
              <w:right w:val="nil"/>
            </w:tcBorders>
            <w:shd w:val="clear" w:color="auto" w:fill="F2F2F2"/>
            <w:vAlign w:val="center"/>
          </w:tcPr>
          <w:p w14:paraId="10CE1482"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bCs/>
                <w:lang w:val="en-US"/>
              </w:rPr>
              <w:t>OR (95% CI)</w:t>
            </w:r>
          </w:p>
        </w:tc>
        <w:tc>
          <w:tcPr>
            <w:tcW w:w="986" w:type="pct"/>
            <w:tcBorders>
              <w:top w:val="nil"/>
              <w:left w:val="nil"/>
              <w:bottom w:val="nil"/>
              <w:right w:val="nil"/>
            </w:tcBorders>
            <w:shd w:val="clear" w:color="auto" w:fill="F2F2F2"/>
            <w:vAlign w:val="center"/>
          </w:tcPr>
          <w:p w14:paraId="4CF58AAE"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bCs/>
                <w:lang w:val="en-US"/>
              </w:rPr>
              <w:t>OR (95% CI)</w:t>
            </w:r>
          </w:p>
        </w:tc>
        <w:tc>
          <w:tcPr>
            <w:tcW w:w="985" w:type="pct"/>
            <w:tcBorders>
              <w:top w:val="nil"/>
              <w:left w:val="nil"/>
              <w:bottom w:val="nil"/>
              <w:right w:val="single" w:sz="4" w:space="0" w:color="auto"/>
            </w:tcBorders>
            <w:shd w:val="clear" w:color="auto" w:fill="F2F2F2"/>
            <w:vAlign w:val="center"/>
          </w:tcPr>
          <w:p w14:paraId="02D60BAF" w14:textId="77777777" w:rsidR="005831DC" w:rsidRPr="007F3923" w:rsidRDefault="00AA3EB9">
            <w:pPr>
              <w:pStyle w:val="Tableheadings"/>
              <w:rPr>
                <w:rFonts w:ascii="Calibri" w:eastAsia="Calibri" w:hAnsi="Calibri" w:cs="Times New Roman"/>
                <w:lang w:val="en-US"/>
              </w:rPr>
            </w:pPr>
            <w:r w:rsidRPr="007F3923">
              <w:rPr>
                <w:rFonts w:ascii="Calibri" w:eastAsia="Calibri" w:hAnsi="Calibri" w:cs="Times New Roman"/>
                <w:bCs/>
                <w:lang w:val="en-US"/>
              </w:rPr>
              <w:t>OR (95% CI)</w:t>
            </w:r>
          </w:p>
        </w:tc>
      </w:tr>
      <w:tr w:rsidR="005831DC" w:rsidRPr="007F3923" w14:paraId="00C54D38" w14:textId="77777777">
        <w:trPr>
          <w:trHeight w:val="624"/>
        </w:trPr>
        <w:tc>
          <w:tcPr>
            <w:tcW w:w="1377" w:type="pct"/>
            <w:noWrap/>
            <w:vAlign w:val="center"/>
          </w:tcPr>
          <w:p w14:paraId="32555A01" w14:textId="11525EE9" w:rsidR="005831DC" w:rsidRPr="007F3923" w:rsidRDefault="00264A2C">
            <w:pPr>
              <w:pStyle w:val="Tableheadings"/>
              <w:rPr>
                <w:lang w:val="en-US"/>
              </w:rPr>
            </w:pPr>
            <w:r w:rsidRPr="007F3923">
              <w:rPr>
                <w:lang w:val="en-US"/>
              </w:rPr>
              <w:t>Standardized</w:t>
            </w:r>
            <w:r w:rsidR="00AA3EB9" w:rsidRPr="007F3923">
              <w:rPr>
                <w:lang w:val="en-US"/>
              </w:rPr>
              <w:t xml:space="preserve"> measure of IQ </w:t>
            </w:r>
            <w:r w:rsidR="00AA3EB9" w:rsidRPr="007F3923">
              <w:rPr>
                <w:lang w:val="en-US"/>
              </w:rPr>
              <w:br/>
              <w:t>at age 8 years</w:t>
            </w:r>
          </w:p>
        </w:tc>
        <w:tc>
          <w:tcPr>
            <w:tcW w:w="666" w:type="pct"/>
            <w:vAlign w:val="center"/>
          </w:tcPr>
          <w:p w14:paraId="0F6AACBC" w14:textId="77777777" w:rsidR="005831DC" w:rsidRPr="007F3923" w:rsidRDefault="00AA3EB9">
            <w:pPr>
              <w:pStyle w:val="Tabletext"/>
              <w:rPr>
                <w:lang w:val="en-US"/>
              </w:rPr>
            </w:pPr>
            <w:r w:rsidRPr="007F3923">
              <w:rPr>
                <w:lang w:val="en-US"/>
              </w:rPr>
              <w:t>3468</w:t>
            </w:r>
          </w:p>
        </w:tc>
        <w:tc>
          <w:tcPr>
            <w:tcW w:w="986" w:type="pct"/>
            <w:tcBorders>
              <w:bottom w:val="nil"/>
              <w:right w:val="nil"/>
            </w:tcBorders>
            <w:vAlign w:val="center"/>
          </w:tcPr>
          <w:p w14:paraId="0A717002" w14:textId="77777777" w:rsidR="005831DC" w:rsidRPr="007F3923" w:rsidRDefault="00AA3EB9">
            <w:pPr>
              <w:pStyle w:val="Tabletext"/>
              <w:rPr>
                <w:lang w:val="en-US"/>
              </w:rPr>
            </w:pPr>
            <w:r w:rsidRPr="007F3923">
              <w:rPr>
                <w:lang w:val="en-US"/>
              </w:rPr>
              <w:t>1.23 (1.06,1.44)</w:t>
            </w:r>
          </w:p>
        </w:tc>
        <w:tc>
          <w:tcPr>
            <w:tcW w:w="986" w:type="pct"/>
            <w:tcBorders>
              <w:left w:val="nil"/>
              <w:bottom w:val="nil"/>
              <w:right w:val="nil"/>
            </w:tcBorders>
            <w:noWrap/>
            <w:vAlign w:val="center"/>
          </w:tcPr>
          <w:p w14:paraId="3CE2A9AF" w14:textId="77777777" w:rsidR="005831DC" w:rsidRPr="007F3923" w:rsidRDefault="00AA3EB9">
            <w:pPr>
              <w:pStyle w:val="Tabletext"/>
              <w:rPr>
                <w:lang w:val="en-US"/>
              </w:rPr>
            </w:pPr>
            <w:r w:rsidRPr="007F3923">
              <w:rPr>
                <w:lang w:val="en-US"/>
              </w:rPr>
              <w:t>1.25 (1.07,1.46)</w:t>
            </w:r>
          </w:p>
        </w:tc>
        <w:tc>
          <w:tcPr>
            <w:tcW w:w="985" w:type="pct"/>
            <w:tcBorders>
              <w:left w:val="nil"/>
              <w:bottom w:val="nil"/>
              <w:right w:val="single" w:sz="4" w:space="0" w:color="auto"/>
            </w:tcBorders>
            <w:noWrap/>
            <w:vAlign w:val="center"/>
          </w:tcPr>
          <w:p w14:paraId="5E9477D0" w14:textId="77777777" w:rsidR="005831DC" w:rsidRPr="007F3923" w:rsidRDefault="00AA3EB9">
            <w:pPr>
              <w:pStyle w:val="Tabletext"/>
              <w:rPr>
                <w:lang w:val="en-US"/>
              </w:rPr>
            </w:pPr>
            <w:r w:rsidRPr="007F3923">
              <w:rPr>
                <w:lang w:val="en-US"/>
              </w:rPr>
              <w:t>0.99 (0.97,1.00)</w:t>
            </w:r>
          </w:p>
        </w:tc>
      </w:tr>
      <w:tr w:rsidR="005831DC" w:rsidRPr="007F3923" w14:paraId="5A10EBD1" w14:textId="77777777">
        <w:trPr>
          <w:trHeight w:val="624"/>
        </w:trPr>
        <w:tc>
          <w:tcPr>
            <w:tcW w:w="1377" w:type="pct"/>
            <w:noWrap/>
            <w:vAlign w:val="center"/>
          </w:tcPr>
          <w:p w14:paraId="2C300AFA" w14:textId="1659DCA7" w:rsidR="005831DC" w:rsidRPr="007F3923" w:rsidRDefault="00264A2C">
            <w:pPr>
              <w:pStyle w:val="Tableheadings"/>
              <w:rPr>
                <w:lang w:val="en-US"/>
              </w:rPr>
            </w:pPr>
            <w:r w:rsidRPr="007F3923">
              <w:rPr>
                <w:lang w:val="en-US"/>
              </w:rPr>
              <w:t>Victimization</w:t>
            </w:r>
          </w:p>
          <w:p w14:paraId="4A21E40D" w14:textId="77777777" w:rsidR="005831DC" w:rsidRPr="007F3923" w:rsidRDefault="00AA3EB9">
            <w:pPr>
              <w:pStyle w:val="Tableheadings"/>
              <w:rPr>
                <w:lang w:val="en-US"/>
              </w:rPr>
            </w:pPr>
            <w:r w:rsidRPr="007F3923">
              <w:rPr>
                <w:lang w:val="en-US"/>
              </w:rPr>
              <w:t xml:space="preserve"> at age 8 years</w:t>
            </w:r>
          </w:p>
        </w:tc>
        <w:tc>
          <w:tcPr>
            <w:tcW w:w="666" w:type="pct"/>
            <w:vAlign w:val="center"/>
          </w:tcPr>
          <w:p w14:paraId="113693CA" w14:textId="77777777" w:rsidR="005831DC" w:rsidRPr="007F3923" w:rsidRDefault="00AA3EB9">
            <w:pPr>
              <w:pStyle w:val="Tabletext"/>
              <w:rPr>
                <w:lang w:val="en-US"/>
              </w:rPr>
            </w:pPr>
            <w:r w:rsidRPr="007F3923">
              <w:rPr>
                <w:lang w:val="en-US"/>
              </w:rPr>
              <w:t>3371</w:t>
            </w:r>
          </w:p>
        </w:tc>
        <w:tc>
          <w:tcPr>
            <w:tcW w:w="986" w:type="pct"/>
            <w:tcBorders>
              <w:right w:val="nil"/>
            </w:tcBorders>
            <w:vAlign w:val="center"/>
          </w:tcPr>
          <w:p w14:paraId="75D06C12" w14:textId="77777777" w:rsidR="005831DC" w:rsidRPr="007F3923" w:rsidRDefault="00AA3EB9">
            <w:pPr>
              <w:pStyle w:val="Tabletext"/>
              <w:rPr>
                <w:lang w:val="en-US"/>
              </w:rPr>
            </w:pPr>
            <w:r w:rsidRPr="007F3923">
              <w:rPr>
                <w:lang w:val="en-US"/>
              </w:rPr>
              <w:t>1.22 (1.07,1.38)</w:t>
            </w:r>
          </w:p>
        </w:tc>
        <w:tc>
          <w:tcPr>
            <w:tcW w:w="986" w:type="pct"/>
            <w:tcBorders>
              <w:left w:val="nil"/>
              <w:right w:val="nil"/>
            </w:tcBorders>
            <w:noWrap/>
            <w:vAlign w:val="center"/>
          </w:tcPr>
          <w:p w14:paraId="57CED783" w14:textId="77777777" w:rsidR="005831DC" w:rsidRPr="007F3923" w:rsidRDefault="00AA3EB9">
            <w:pPr>
              <w:pStyle w:val="Tabletext"/>
              <w:rPr>
                <w:lang w:val="en-US"/>
              </w:rPr>
            </w:pPr>
            <w:r w:rsidRPr="007F3923">
              <w:rPr>
                <w:lang w:val="en-US"/>
              </w:rPr>
              <w:t>1.22 (1.07,1.38)</w:t>
            </w:r>
          </w:p>
        </w:tc>
        <w:tc>
          <w:tcPr>
            <w:tcW w:w="985" w:type="pct"/>
            <w:tcBorders>
              <w:left w:val="nil"/>
              <w:right w:val="single" w:sz="4" w:space="0" w:color="auto"/>
            </w:tcBorders>
            <w:noWrap/>
            <w:vAlign w:val="center"/>
          </w:tcPr>
          <w:p w14:paraId="352EA8DD" w14:textId="77777777" w:rsidR="005831DC" w:rsidRPr="007F3923" w:rsidRDefault="00AA3EB9">
            <w:pPr>
              <w:pStyle w:val="Tabletext"/>
              <w:rPr>
                <w:lang w:val="en-US"/>
              </w:rPr>
            </w:pPr>
            <w:r w:rsidRPr="007F3923">
              <w:rPr>
                <w:lang w:val="en-US"/>
              </w:rPr>
              <w:t>1.00 (1.00,1.01)</w:t>
            </w:r>
          </w:p>
        </w:tc>
      </w:tr>
      <w:tr w:rsidR="005831DC" w:rsidRPr="007F3923" w14:paraId="0D3EA184" w14:textId="77777777">
        <w:trPr>
          <w:trHeight w:val="624"/>
        </w:trPr>
        <w:tc>
          <w:tcPr>
            <w:tcW w:w="1377" w:type="pct"/>
            <w:noWrap/>
            <w:vAlign w:val="center"/>
          </w:tcPr>
          <w:p w14:paraId="5633A058" w14:textId="77777777" w:rsidR="005831DC" w:rsidRPr="007F3923" w:rsidRDefault="00AA3EB9">
            <w:pPr>
              <w:pStyle w:val="Tableheadings"/>
              <w:rPr>
                <w:lang w:val="en-US"/>
              </w:rPr>
            </w:pPr>
            <w:r w:rsidRPr="007F3923">
              <w:rPr>
                <w:lang w:val="en-US"/>
              </w:rPr>
              <w:t xml:space="preserve">Emotional symptoms </w:t>
            </w:r>
            <w:r w:rsidRPr="007F3923">
              <w:rPr>
                <w:lang w:val="en-US"/>
              </w:rPr>
              <w:br/>
              <w:t>at age 9 years</w:t>
            </w:r>
          </w:p>
        </w:tc>
        <w:tc>
          <w:tcPr>
            <w:tcW w:w="666" w:type="pct"/>
            <w:vAlign w:val="center"/>
          </w:tcPr>
          <w:p w14:paraId="159B2DA2" w14:textId="77777777" w:rsidR="005831DC" w:rsidRPr="007F3923" w:rsidRDefault="00AA3EB9">
            <w:pPr>
              <w:pStyle w:val="Tabletext"/>
              <w:rPr>
                <w:lang w:val="en-US"/>
              </w:rPr>
            </w:pPr>
            <w:r w:rsidRPr="007F3923">
              <w:rPr>
                <w:lang w:val="en-US"/>
              </w:rPr>
              <w:t>3522</w:t>
            </w:r>
          </w:p>
        </w:tc>
        <w:tc>
          <w:tcPr>
            <w:tcW w:w="986" w:type="pct"/>
            <w:tcBorders>
              <w:right w:val="nil"/>
            </w:tcBorders>
            <w:vAlign w:val="center"/>
          </w:tcPr>
          <w:p w14:paraId="7D325546" w14:textId="77777777" w:rsidR="005831DC" w:rsidRPr="007F3923" w:rsidRDefault="00AA3EB9">
            <w:pPr>
              <w:pStyle w:val="Tabletext"/>
              <w:rPr>
                <w:lang w:val="en-US"/>
              </w:rPr>
            </w:pPr>
            <w:r w:rsidRPr="007F3923">
              <w:rPr>
                <w:lang w:val="en-US"/>
              </w:rPr>
              <w:t>1.20 (1.04,1.39)</w:t>
            </w:r>
          </w:p>
        </w:tc>
        <w:tc>
          <w:tcPr>
            <w:tcW w:w="986" w:type="pct"/>
            <w:tcBorders>
              <w:left w:val="nil"/>
              <w:right w:val="nil"/>
            </w:tcBorders>
            <w:noWrap/>
            <w:vAlign w:val="center"/>
          </w:tcPr>
          <w:p w14:paraId="0EFE4BD4" w14:textId="77777777" w:rsidR="005831DC" w:rsidRPr="007F3923" w:rsidRDefault="00AA3EB9">
            <w:pPr>
              <w:pStyle w:val="Tabletext"/>
              <w:rPr>
                <w:lang w:val="en-US"/>
              </w:rPr>
            </w:pPr>
            <w:r w:rsidRPr="007F3923">
              <w:rPr>
                <w:lang w:val="en-US"/>
              </w:rPr>
              <w:t>1.20 (1.04,1.39)</w:t>
            </w:r>
          </w:p>
        </w:tc>
        <w:tc>
          <w:tcPr>
            <w:tcW w:w="985" w:type="pct"/>
            <w:tcBorders>
              <w:left w:val="nil"/>
              <w:right w:val="single" w:sz="4" w:space="0" w:color="auto"/>
            </w:tcBorders>
            <w:noWrap/>
            <w:vAlign w:val="center"/>
          </w:tcPr>
          <w:p w14:paraId="4CAFBEFC" w14:textId="77777777" w:rsidR="005831DC" w:rsidRPr="007F3923" w:rsidRDefault="00AA3EB9">
            <w:pPr>
              <w:pStyle w:val="Tabletext"/>
              <w:rPr>
                <w:lang w:val="en-US"/>
              </w:rPr>
            </w:pPr>
            <w:r w:rsidRPr="007F3923">
              <w:rPr>
                <w:lang w:val="en-US"/>
              </w:rPr>
              <w:t>1.00 (0.99,1.00)</w:t>
            </w:r>
          </w:p>
        </w:tc>
      </w:tr>
      <w:tr w:rsidR="005831DC" w:rsidRPr="007F3923" w14:paraId="1D19A90E" w14:textId="77777777">
        <w:trPr>
          <w:trHeight w:val="624"/>
        </w:trPr>
        <w:tc>
          <w:tcPr>
            <w:tcW w:w="1377" w:type="pct"/>
            <w:noWrap/>
            <w:vAlign w:val="center"/>
          </w:tcPr>
          <w:p w14:paraId="36C701DF" w14:textId="1D6A5C6E" w:rsidR="005831DC" w:rsidRPr="007F3923" w:rsidRDefault="00AA3EB9">
            <w:pPr>
              <w:pStyle w:val="Tableheadings"/>
              <w:rPr>
                <w:lang w:val="en-US"/>
              </w:rPr>
            </w:pPr>
            <w:r w:rsidRPr="007F3923">
              <w:rPr>
                <w:lang w:val="en-US"/>
              </w:rPr>
              <w:t xml:space="preserve">Antisocial </w:t>
            </w:r>
            <w:r w:rsidR="00264A2C" w:rsidRPr="007F3923">
              <w:rPr>
                <w:lang w:val="en-US"/>
              </w:rPr>
              <w:t>behavior</w:t>
            </w:r>
            <w:r w:rsidRPr="007F3923">
              <w:rPr>
                <w:lang w:val="en-US"/>
              </w:rPr>
              <w:br/>
              <w:t>at age 10 years</w:t>
            </w:r>
          </w:p>
        </w:tc>
        <w:tc>
          <w:tcPr>
            <w:tcW w:w="666" w:type="pct"/>
            <w:vAlign w:val="center"/>
          </w:tcPr>
          <w:p w14:paraId="0B9F9557" w14:textId="77777777" w:rsidR="005831DC" w:rsidRPr="007F3923" w:rsidRDefault="00AA3EB9">
            <w:pPr>
              <w:pStyle w:val="Tabletext"/>
              <w:rPr>
                <w:lang w:val="en-US"/>
              </w:rPr>
            </w:pPr>
            <w:r w:rsidRPr="007F3923">
              <w:rPr>
                <w:lang w:val="en-US"/>
              </w:rPr>
              <w:t>3533</w:t>
            </w:r>
          </w:p>
        </w:tc>
        <w:tc>
          <w:tcPr>
            <w:tcW w:w="986" w:type="pct"/>
            <w:tcBorders>
              <w:right w:val="nil"/>
            </w:tcBorders>
            <w:vAlign w:val="center"/>
          </w:tcPr>
          <w:p w14:paraId="0430EF78" w14:textId="77777777" w:rsidR="005831DC" w:rsidRPr="007F3923" w:rsidRDefault="00AA3EB9">
            <w:pPr>
              <w:pStyle w:val="Tabletext"/>
              <w:rPr>
                <w:lang w:val="en-US"/>
              </w:rPr>
            </w:pPr>
            <w:r w:rsidRPr="007F3923">
              <w:rPr>
                <w:lang w:val="en-US"/>
              </w:rPr>
              <w:t>1.26 (1.09,1.46)</w:t>
            </w:r>
          </w:p>
        </w:tc>
        <w:tc>
          <w:tcPr>
            <w:tcW w:w="986" w:type="pct"/>
            <w:tcBorders>
              <w:left w:val="nil"/>
              <w:right w:val="nil"/>
            </w:tcBorders>
            <w:noWrap/>
            <w:vAlign w:val="center"/>
          </w:tcPr>
          <w:p w14:paraId="645F7F4C" w14:textId="77777777" w:rsidR="005831DC" w:rsidRPr="007F3923" w:rsidRDefault="00AA3EB9">
            <w:pPr>
              <w:pStyle w:val="Tabletext"/>
              <w:rPr>
                <w:lang w:val="en-US"/>
              </w:rPr>
            </w:pPr>
            <w:r w:rsidRPr="007F3923">
              <w:rPr>
                <w:lang w:val="en-US"/>
              </w:rPr>
              <w:t>1.26 (1.09,1.46)</w:t>
            </w:r>
          </w:p>
        </w:tc>
        <w:tc>
          <w:tcPr>
            <w:tcW w:w="985" w:type="pct"/>
            <w:tcBorders>
              <w:left w:val="nil"/>
              <w:right w:val="single" w:sz="4" w:space="0" w:color="auto"/>
            </w:tcBorders>
            <w:noWrap/>
            <w:vAlign w:val="center"/>
          </w:tcPr>
          <w:p w14:paraId="3EA362FF" w14:textId="77777777" w:rsidR="005831DC" w:rsidRPr="007F3923" w:rsidRDefault="00AA3EB9">
            <w:pPr>
              <w:pStyle w:val="Tabletext"/>
              <w:rPr>
                <w:lang w:val="en-US"/>
              </w:rPr>
            </w:pPr>
            <w:r w:rsidRPr="007F3923">
              <w:rPr>
                <w:lang w:val="en-US"/>
              </w:rPr>
              <w:t>1.00 (1.00,1.01)</w:t>
            </w:r>
          </w:p>
        </w:tc>
      </w:tr>
      <w:tr w:rsidR="005831DC" w:rsidRPr="007F3923" w14:paraId="0B4DEB60" w14:textId="77777777">
        <w:trPr>
          <w:trHeight w:val="624"/>
        </w:trPr>
        <w:tc>
          <w:tcPr>
            <w:tcW w:w="1377" w:type="pct"/>
            <w:noWrap/>
            <w:vAlign w:val="center"/>
          </w:tcPr>
          <w:p w14:paraId="7C773E72" w14:textId="77777777" w:rsidR="005831DC" w:rsidRPr="007F3923" w:rsidRDefault="00AA3EB9">
            <w:pPr>
              <w:pStyle w:val="Tableheadings"/>
              <w:rPr>
                <w:lang w:val="en-US"/>
              </w:rPr>
            </w:pPr>
            <w:r w:rsidRPr="007F3923">
              <w:rPr>
                <w:lang w:val="en-US"/>
              </w:rPr>
              <w:t xml:space="preserve">Impulsivity </w:t>
            </w:r>
            <w:r w:rsidRPr="007F3923">
              <w:rPr>
                <w:lang w:val="en-US"/>
              </w:rPr>
              <w:br/>
              <w:t>at age 10 years</w:t>
            </w:r>
          </w:p>
        </w:tc>
        <w:tc>
          <w:tcPr>
            <w:tcW w:w="666" w:type="pct"/>
            <w:vAlign w:val="center"/>
          </w:tcPr>
          <w:p w14:paraId="05A39CBF" w14:textId="77777777" w:rsidR="005831DC" w:rsidRPr="007F3923" w:rsidRDefault="00AA3EB9">
            <w:pPr>
              <w:pStyle w:val="Tabletext"/>
              <w:rPr>
                <w:lang w:val="en-US"/>
              </w:rPr>
            </w:pPr>
            <w:r w:rsidRPr="007F3923">
              <w:rPr>
                <w:lang w:val="en-US"/>
              </w:rPr>
              <w:t>3344</w:t>
            </w:r>
          </w:p>
        </w:tc>
        <w:tc>
          <w:tcPr>
            <w:tcW w:w="986" w:type="pct"/>
            <w:tcBorders>
              <w:right w:val="nil"/>
            </w:tcBorders>
            <w:vAlign w:val="center"/>
          </w:tcPr>
          <w:p w14:paraId="70C0EC47" w14:textId="77777777" w:rsidR="005831DC" w:rsidRPr="007F3923" w:rsidRDefault="00AA3EB9">
            <w:pPr>
              <w:pStyle w:val="Tabletext"/>
              <w:rPr>
                <w:lang w:val="en-US"/>
              </w:rPr>
            </w:pPr>
            <w:r w:rsidRPr="007F3923">
              <w:rPr>
                <w:lang w:val="en-US"/>
              </w:rPr>
              <w:t>1.22 (1.06,1.41)</w:t>
            </w:r>
          </w:p>
        </w:tc>
        <w:tc>
          <w:tcPr>
            <w:tcW w:w="986" w:type="pct"/>
            <w:tcBorders>
              <w:left w:val="nil"/>
              <w:right w:val="nil"/>
            </w:tcBorders>
            <w:noWrap/>
            <w:vAlign w:val="center"/>
          </w:tcPr>
          <w:p w14:paraId="34355608" w14:textId="77777777" w:rsidR="005831DC" w:rsidRPr="007F3923" w:rsidRDefault="00AA3EB9">
            <w:pPr>
              <w:pStyle w:val="Tabletext"/>
              <w:rPr>
                <w:lang w:val="en-US"/>
              </w:rPr>
            </w:pPr>
            <w:r w:rsidRPr="007F3923">
              <w:rPr>
                <w:lang w:val="en-US"/>
              </w:rPr>
              <w:t>1.22 (1.06,1.41)</w:t>
            </w:r>
          </w:p>
        </w:tc>
        <w:tc>
          <w:tcPr>
            <w:tcW w:w="985" w:type="pct"/>
            <w:tcBorders>
              <w:left w:val="nil"/>
              <w:right w:val="single" w:sz="4" w:space="0" w:color="auto"/>
            </w:tcBorders>
            <w:noWrap/>
            <w:vAlign w:val="center"/>
          </w:tcPr>
          <w:p w14:paraId="7D323CA8" w14:textId="77777777" w:rsidR="005831DC" w:rsidRPr="007F3923" w:rsidRDefault="00AA3EB9">
            <w:pPr>
              <w:pStyle w:val="Tabletext"/>
              <w:rPr>
                <w:lang w:val="en-US"/>
              </w:rPr>
            </w:pPr>
            <w:r w:rsidRPr="007F3923">
              <w:rPr>
                <w:lang w:val="en-US"/>
              </w:rPr>
              <w:t>1.00 (1.00,1.00)</w:t>
            </w:r>
          </w:p>
        </w:tc>
      </w:tr>
      <w:tr w:rsidR="005831DC" w:rsidRPr="007F3923" w14:paraId="4914AD03" w14:textId="77777777" w:rsidTr="00D57C18">
        <w:trPr>
          <w:trHeight w:val="624"/>
        </w:trPr>
        <w:tc>
          <w:tcPr>
            <w:tcW w:w="1377" w:type="pct"/>
            <w:noWrap/>
            <w:vAlign w:val="center"/>
          </w:tcPr>
          <w:p w14:paraId="474B7C8B" w14:textId="77777777" w:rsidR="005831DC" w:rsidRPr="007F3923" w:rsidRDefault="00AA3EB9">
            <w:pPr>
              <w:pStyle w:val="Tableheadings"/>
              <w:rPr>
                <w:lang w:val="en-US"/>
              </w:rPr>
            </w:pPr>
            <w:r w:rsidRPr="007F3923">
              <w:rPr>
                <w:lang w:val="en-US"/>
              </w:rPr>
              <w:t xml:space="preserve">Friendship quality </w:t>
            </w:r>
          </w:p>
          <w:p w14:paraId="35F5C2F4" w14:textId="77777777" w:rsidR="005831DC" w:rsidRPr="007F3923" w:rsidRDefault="00AA3EB9">
            <w:pPr>
              <w:pStyle w:val="Tableheadings"/>
              <w:rPr>
                <w:lang w:val="en-US"/>
              </w:rPr>
            </w:pPr>
            <w:r w:rsidRPr="007F3923">
              <w:rPr>
                <w:lang w:val="en-US"/>
              </w:rPr>
              <w:t>at age 12 years</w:t>
            </w:r>
          </w:p>
        </w:tc>
        <w:tc>
          <w:tcPr>
            <w:tcW w:w="666" w:type="pct"/>
            <w:vAlign w:val="center"/>
          </w:tcPr>
          <w:p w14:paraId="3044D80B" w14:textId="77777777" w:rsidR="005831DC" w:rsidRPr="007F3923" w:rsidRDefault="00AA3EB9">
            <w:pPr>
              <w:pStyle w:val="Tabletext"/>
              <w:rPr>
                <w:lang w:val="en-US"/>
              </w:rPr>
            </w:pPr>
            <w:r w:rsidRPr="007F3923">
              <w:rPr>
                <w:lang w:val="en-US"/>
              </w:rPr>
              <w:t>3542</w:t>
            </w:r>
          </w:p>
        </w:tc>
        <w:tc>
          <w:tcPr>
            <w:tcW w:w="986" w:type="pct"/>
            <w:tcBorders>
              <w:right w:val="nil"/>
            </w:tcBorders>
            <w:vAlign w:val="center"/>
          </w:tcPr>
          <w:p w14:paraId="5C20E9D2" w14:textId="77777777" w:rsidR="005831DC" w:rsidRPr="007F3923" w:rsidRDefault="00AA3EB9">
            <w:pPr>
              <w:pStyle w:val="Tabletext"/>
              <w:rPr>
                <w:lang w:val="en-US"/>
              </w:rPr>
            </w:pPr>
            <w:r w:rsidRPr="007F3923">
              <w:rPr>
                <w:lang w:val="en-US"/>
              </w:rPr>
              <w:t>1.27 (1.09,1.48)</w:t>
            </w:r>
          </w:p>
        </w:tc>
        <w:tc>
          <w:tcPr>
            <w:tcW w:w="986" w:type="pct"/>
            <w:tcBorders>
              <w:left w:val="nil"/>
              <w:right w:val="nil"/>
            </w:tcBorders>
            <w:noWrap/>
            <w:vAlign w:val="center"/>
          </w:tcPr>
          <w:p w14:paraId="75B71698" w14:textId="77777777" w:rsidR="005831DC" w:rsidRPr="007F3923" w:rsidRDefault="00AA3EB9">
            <w:pPr>
              <w:pStyle w:val="Tabletext"/>
              <w:rPr>
                <w:lang w:val="en-US"/>
              </w:rPr>
            </w:pPr>
            <w:r w:rsidRPr="007F3923">
              <w:rPr>
                <w:lang w:val="en-US"/>
              </w:rPr>
              <w:t>1.27 (1.09,1.48)</w:t>
            </w:r>
          </w:p>
        </w:tc>
        <w:tc>
          <w:tcPr>
            <w:tcW w:w="985" w:type="pct"/>
            <w:tcBorders>
              <w:left w:val="nil"/>
              <w:right w:val="single" w:sz="4" w:space="0" w:color="auto"/>
            </w:tcBorders>
            <w:noWrap/>
            <w:vAlign w:val="center"/>
          </w:tcPr>
          <w:p w14:paraId="0BEAC859" w14:textId="77777777" w:rsidR="005831DC" w:rsidRPr="007F3923" w:rsidRDefault="00AA3EB9">
            <w:pPr>
              <w:pStyle w:val="Tabletext"/>
              <w:rPr>
                <w:lang w:val="en-US"/>
              </w:rPr>
            </w:pPr>
            <w:r w:rsidRPr="007F3923">
              <w:rPr>
                <w:lang w:val="en-US"/>
              </w:rPr>
              <w:t>1.00 (0.99,1.00)</w:t>
            </w:r>
          </w:p>
        </w:tc>
      </w:tr>
      <w:tr w:rsidR="00D57C18" w:rsidRPr="007F3923" w14:paraId="273B1B7E" w14:textId="77777777">
        <w:trPr>
          <w:trHeight w:val="624"/>
        </w:trPr>
        <w:tc>
          <w:tcPr>
            <w:tcW w:w="1377" w:type="pct"/>
            <w:noWrap/>
            <w:vAlign w:val="center"/>
          </w:tcPr>
          <w:p w14:paraId="445CE25F" w14:textId="77777777" w:rsidR="00D57C18" w:rsidRPr="00BA2C78" w:rsidRDefault="00D57C18" w:rsidP="00D57C18">
            <w:pPr>
              <w:pStyle w:val="Tableheadings"/>
              <w:rPr>
                <w:lang w:val="en-US"/>
              </w:rPr>
            </w:pPr>
            <w:r w:rsidRPr="00BA2C78">
              <w:rPr>
                <w:lang w:val="en-US"/>
              </w:rPr>
              <w:t>Psychotic experiences</w:t>
            </w:r>
          </w:p>
          <w:p w14:paraId="65BF8FB7" w14:textId="3A6531ED" w:rsidR="00D57C18" w:rsidRPr="007F3923" w:rsidRDefault="00D57C18" w:rsidP="00D57C18">
            <w:pPr>
              <w:pStyle w:val="Tableheadings"/>
              <w:rPr>
                <w:lang w:val="en-US"/>
              </w:rPr>
            </w:pPr>
            <w:r w:rsidRPr="00BA2C78">
              <w:rPr>
                <w:lang w:val="en-US"/>
              </w:rPr>
              <w:t>at age 12 years</w:t>
            </w:r>
          </w:p>
        </w:tc>
        <w:tc>
          <w:tcPr>
            <w:tcW w:w="666" w:type="pct"/>
            <w:vAlign w:val="center"/>
          </w:tcPr>
          <w:p w14:paraId="00F94D68" w14:textId="57391BA6" w:rsidR="00D57C18" w:rsidRPr="007F3923" w:rsidRDefault="00D57C18" w:rsidP="00D57C18">
            <w:pPr>
              <w:pStyle w:val="Tabletext"/>
              <w:rPr>
                <w:lang w:val="en-US"/>
              </w:rPr>
            </w:pPr>
            <w:r w:rsidRPr="00C14F48">
              <w:t>3572</w:t>
            </w:r>
          </w:p>
        </w:tc>
        <w:tc>
          <w:tcPr>
            <w:tcW w:w="986" w:type="pct"/>
            <w:tcBorders>
              <w:bottom w:val="single" w:sz="4" w:space="0" w:color="auto"/>
              <w:right w:val="nil"/>
            </w:tcBorders>
            <w:vAlign w:val="center"/>
          </w:tcPr>
          <w:p w14:paraId="771B2DCC" w14:textId="44E6A53E" w:rsidR="00D57C18" w:rsidRPr="007F3923" w:rsidRDefault="00D57C18" w:rsidP="00D57C18">
            <w:pPr>
              <w:pStyle w:val="Tabletext"/>
              <w:rPr>
                <w:lang w:val="en-US"/>
              </w:rPr>
            </w:pPr>
            <w:r w:rsidRPr="00C14F48">
              <w:t>1.26 (1.12,1.42)</w:t>
            </w:r>
          </w:p>
        </w:tc>
        <w:tc>
          <w:tcPr>
            <w:tcW w:w="986" w:type="pct"/>
            <w:tcBorders>
              <w:left w:val="nil"/>
              <w:bottom w:val="single" w:sz="4" w:space="0" w:color="auto"/>
              <w:right w:val="nil"/>
            </w:tcBorders>
            <w:noWrap/>
            <w:vAlign w:val="center"/>
          </w:tcPr>
          <w:p w14:paraId="68B8F2F4" w14:textId="5F5E119D" w:rsidR="00D57C18" w:rsidRPr="007F3923" w:rsidRDefault="00D57C18" w:rsidP="00D57C18">
            <w:pPr>
              <w:pStyle w:val="Tabletext"/>
              <w:rPr>
                <w:lang w:val="en-US"/>
              </w:rPr>
            </w:pPr>
            <w:r w:rsidRPr="00C14F48">
              <w:t>1.26 (1.12,1.42)</w:t>
            </w:r>
          </w:p>
        </w:tc>
        <w:tc>
          <w:tcPr>
            <w:tcW w:w="985" w:type="pct"/>
            <w:tcBorders>
              <w:left w:val="nil"/>
              <w:bottom w:val="single" w:sz="4" w:space="0" w:color="auto"/>
              <w:right w:val="single" w:sz="4" w:space="0" w:color="auto"/>
            </w:tcBorders>
            <w:noWrap/>
            <w:vAlign w:val="center"/>
          </w:tcPr>
          <w:p w14:paraId="1A4D6C29" w14:textId="36D6A8ED" w:rsidR="00D57C18" w:rsidRPr="007F3923" w:rsidRDefault="00D57C18" w:rsidP="00D57C18">
            <w:pPr>
              <w:pStyle w:val="Tabletext"/>
              <w:rPr>
                <w:lang w:val="en-US"/>
              </w:rPr>
            </w:pPr>
            <w:r w:rsidRPr="00C14F48">
              <w:t>1</w:t>
            </w:r>
            <w:r>
              <w:t>.00</w:t>
            </w:r>
            <w:r w:rsidRPr="00C14F48">
              <w:t xml:space="preserve"> (</w:t>
            </w:r>
            <w:r>
              <w:t>1.00</w:t>
            </w:r>
            <w:r w:rsidRPr="00C14F48">
              <w:t>,1.00)</w:t>
            </w:r>
          </w:p>
        </w:tc>
      </w:tr>
    </w:tbl>
    <w:p w14:paraId="393E2C26" w14:textId="77777777" w:rsidR="005831DC" w:rsidRPr="007F3923" w:rsidRDefault="00AA3EB9">
      <w:pPr>
        <w:pStyle w:val="tablelegend"/>
        <w:rPr>
          <w:bCs/>
          <w:lang w:val="en-US"/>
        </w:rPr>
      </w:pPr>
      <w:r w:rsidRPr="007F3923">
        <w:rPr>
          <w:b/>
          <w:lang w:val="en-US"/>
        </w:rPr>
        <w:t>Note:</w:t>
      </w:r>
      <w:r w:rsidRPr="007F3923">
        <w:rPr>
          <w:lang w:val="en-US"/>
        </w:rPr>
        <w:t xml:space="preserve"> OR, odds ratio; 95% CI, 95% confidence interval; </w:t>
      </w:r>
      <w:r w:rsidRPr="007F3923">
        <w:rPr>
          <w:bCs/>
          <w:i/>
          <w:lang w:val="en-US"/>
        </w:rPr>
        <w:t>P</w:t>
      </w:r>
      <w:r w:rsidRPr="007F3923">
        <w:rPr>
          <w:bCs/>
          <w:vertAlign w:val="subscript"/>
          <w:lang w:val="en-US"/>
        </w:rPr>
        <w:t>T</w:t>
      </w:r>
      <w:r w:rsidRPr="007F3923">
        <w:rPr>
          <w:bCs/>
          <w:lang w:val="en-US"/>
        </w:rPr>
        <w:t>, p-value threshold for inclusion of SNPs into polygenic score. Within the mediation models, higher emotional, impulsivity and friendship quality scores indicate more emotional problems, a higher level of impulsivity and worse friendship quality, respectively.</w:t>
      </w:r>
    </w:p>
    <w:p w14:paraId="21308267" w14:textId="77777777" w:rsidR="005831DC" w:rsidRPr="007F3923" w:rsidRDefault="005831DC">
      <w:pPr>
        <w:pStyle w:val="tablelegend"/>
        <w:rPr>
          <w:bCs/>
          <w:lang w:val="en-US"/>
        </w:rPr>
      </w:pPr>
    </w:p>
    <w:p w14:paraId="5D075FAA" w14:textId="7E80C754" w:rsidR="005831DC" w:rsidRPr="007F3923" w:rsidRDefault="005831DC">
      <w:pPr>
        <w:spacing w:after="160" w:line="259" w:lineRule="auto"/>
        <w:rPr>
          <w:lang w:val="en-US"/>
        </w:rPr>
      </w:pPr>
    </w:p>
    <w:sectPr w:rsidR="005831DC" w:rsidRPr="007F3923" w:rsidSect="00CC39D8">
      <w:headerReference w:type="even" r:id="rId14"/>
      <w:headerReference w:type="default" r:id="rId15"/>
      <w:footerReference w:type="even" r:id="rId16"/>
      <w:footerReference w:type="default" r:id="rId17"/>
      <w:headerReference w:type="first" r:id="rId18"/>
      <w:footerReference w:type="first" r:id="rId19"/>
      <w:pgSz w:w="11906" w:h="16838"/>
      <w:pgMar w:top="993" w:right="1274" w:bottom="1276" w:left="1276"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9FF26" w14:textId="77777777" w:rsidR="00195236" w:rsidRDefault="00195236">
      <w:pPr>
        <w:spacing w:after="0" w:line="240" w:lineRule="auto"/>
      </w:pPr>
      <w:r>
        <w:separator/>
      </w:r>
    </w:p>
  </w:endnote>
  <w:endnote w:type="continuationSeparator" w:id="0">
    <w:p w14:paraId="37FBD1A7" w14:textId="77777777" w:rsidR="00195236" w:rsidRDefault="00195236">
      <w:pPr>
        <w:spacing w:after="0" w:line="240" w:lineRule="auto"/>
      </w:pPr>
      <w:r>
        <w:continuationSeparator/>
      </w:r>
    </w:p>
  </w:endnote>
  <w:endnote w:type="continuationNotice" w:id="1">
    <w:p w14:paraId="602D33AE" w14:textId="77777777" w:rsidR="00195236" w:rsidRDefault="001952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5543A" w14:textId="77777777" w:rsidR="00383F6D" w:rsidRDefault="00383F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0387659"/>
      <w:docPartObj>
        <w:docPartGallery w:val="Page Numbers (Bottom of Page)"/>
        <w:docPartUnique/>
      </w:docPartObj>
    </w:sdtPr>
    <w:sdtEndPr>
      <w:rPr>
        <w:noProof/>
      </w:rPr>
    </w:sdtEndPr>
    <w:sdtContent>
      <w:p w14:paraId="21C023BB" w14:textId="7C9A0C18" w:rsidR="000E227F" w:rsidRDefault="000E22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E107A2" w14:textId="77777777" w:rsidR="000E227F" w:rsidRDefault="000E22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35895" w14:textId="77777777" w:rsidR="00383F6D" w:rsidRDefault="00383F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04437" w14:textId="77777777" w:rsidR="00195236" w:rsidRDefault="00195236">
      <w:pPr>
        <w:spacing w:after="0" w:line="240" w:lineRule="auto"/>
      </w:pPr>
      <w:r>
        <w:separator/>
      </w:r>
    </w:p>
  </w:footnote>
  <w:footnote w:type="continuationSeparator" w:id="0">
    <w:p w14:paraId="44D28C87" w14:textId="77777777" w:rsidR="00195236" w:rsidRDefault="00195236">
      <w:pPr>
        <w:spacing w:after="0" w:line="240" w:lineRule="auto"/>
      </w:pPr>
      <w:r>
        <w:continuationSeparator/>
      </w:r>
    </w:p>
  </w:footnote>
  <w:footnote w:type="continuationNotice" w:id="1">
    <w:p w14:paraId="4B221EF1" w14:textId="77777777" w:rsidR="00195236" w:rsidRDefault="0019523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EBCC1" w14:textId="77777777" w:rsidR="00383F6D" w:rsidRDefault="00383F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4A73A" w14:textId="77777777" w:rsidR="00383F6D" w:rsidRDefault="00383F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4C8E5" w14:textId="77777777" w:rsidR="00383F6D" w:rsidRDefault="00383F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6DC209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000002"/>
    <w:multiLevelType w:val="hybridMultilevel"/>
    <w:tmpl w:val="EF88D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25C8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0000004"/>
    <w:multiLevelType w:val="hybridMultilevel"/>
    <w:tmpl w:val="05A0338C"/>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D680899E"/>
    <w:lvl w:ilvl="0" w:tplc="AFFE235C">
      <w:start w:val="28"/>
      <w:numFmt w:val="bullet"/>
      <w:lvlText w:val=""/>
      <w:lvlJc w:val="left"/>
      <w:pPr>
        <w:ind w:left="720" w:hanging="360"/>
      </w:pPr>
      <w:rPr>
        <w:rFonts w:ascii="Symbol" w:eastAsiaTheme="minorHAnsi" w:hAnsi="Symbol"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C00AE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D2C8DC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9626C2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7012DF20"/>
    <w:lvl w:ilvl="0" w:tplc="68C2679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2D4406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7B0133"/>
    <w:multiLevelType w:val="multilevel"/>
    <w:tmpl w:val="0E8C81C8"/>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num w:numId="1">
    <w:abstractNumId w:val="7"/>
  </w:num>
  <w:num w:numId="2">
    <w:abstractNumId w:val="3"/>
  </w:num>
  <w:num w:numId="3">
    <w:abstractNumId w:val="5"/>
  </w:num>
  <w:num w:numId="4">
    <w:abstractNumId w:val="2"/>
  </w:num>
  <w:num w:numId="5">
    <w:abstractNumId w:val="10"/>
  </w:num>
  <w:num w:numId="6">
    <w:abstractNumId w:val="4"/>
  </w:num>
  <w:num w:numId="7">
    <w:abstractNumId w:val="0"/>
  </w:num>
  <w:num w:numId="8">
    <w:abstractNumId w:val="1"/>
  </w:num>
  <w:num w:numId="9">
    <w:abstractNumId w:val="6"/>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dzfw2mdavxlevpzo5xvv1sr9aaaevft2p&quot;&gt;LLCA_PRSs_paper&lt;record-ids&gt;&lt;item&gt;1&lt;/item&gt;&lt;item&gt;2&lt;/item&gt;&lt;item&gt;3&lt;/item&gt;&lt;item&gt;4&lt;/item&gt;&lt;item&gt;5&lt;/item&gt;&lt;item&gt;6&lt;/item&gt;&lt;item&gt;7&lt;/item&gt;&lt;item&gt;8&lt;/item&gt;&lt;item&gt;9&lt;/item&gt;&lt;item&gt;11&lt;/item&gt;&lt;item&gt;12&lt;/item&gt;&lt;item&gt;18&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2&lt;/item&gt;&lt;item&gt;43&lt;/item&gt;&lt;item&gt;44&lt;/item&gt;&lt;item&gt;45&lt;/item&gt;&lt;item&gt;46&lt;/item&gt;&lt;item&gt;47&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record-ids&gt;&lt;/item&gt;&lt;/Libraries&gt;"/>
  </w:docVars>
  <w:rsids>
    <w:rsidRoot w:val="005831DC"/>
    <w:rsid w:val="000016D4"/>
    <w:rsid w:val="000029B4"/>
    <w:rsid w:val="000034B9"/>
    <w:rsid w:val="0000558F"/>
    <w:rsid w:val="00007792"/>
    <w:rsid w:val="00021B4D"/>
    <w:rsid w:val="0002419B"/>
    <w:rsid w:val="0002527E"/>
    <w:rsid w:val="00025817"/>
    <w:rsid w:val="00027570"/>
    <w:rsid w:val="0003313A"/>
    <w:rsid w:val="00040E0E"/>
    <w:rsid w:val="000423B3"/>
    <w:rsid w:val="0004313A"/>
    <w:rsid w:val="000525D2"/>
    <w:rsid w:val="00052E1E"/>
    <w:rsid w:val="000549FC"/>
    <w:rsid w:val="00054CED"/>
    <w:rsid w:val="00061342"/>
    <w:rsid w:val="00061D2B"/>
    <w:rsid w:val="00070D06"/>
    <w:rsid w:val="00075E7F"/>
    <w:rsid w:val="000774DC"/>
    <w:rsid w:val="00080007"/>
    <w:rsid w:val="00087514"/>
    <w:rsid w:val="0009220A"/>
    <w:rsid w:val="00095082"/>
    <w:rsid w:val="000951A5"/>
    <w:rsid w:val="000A0143"/>
    <w:rsid w:val="000A1A5B"/>
    <w:rsid w:val="000A4115"/>
    <w:rsid w:val="000B059E"/>
    <w:rsid w:val="000B2AF3"/>
    <w:rsid w:val="000B3E2B"/>
    <w:rsid w:val="000C18AA"/>
    <w:rsid w:val="000C2C9D"/>
    <w:rsid w:val="000C3A31"/>
    <w:rsid w:val="000C3A69"/>
    <w:rsid w:val="000C4935"/>
    <w:rsid w:val="000C76D4"/>
    <w:rsid w:val="000D22B7"/>
    <w:rsid w:val="000D30F7"/>
    <w:rsid w:val="000D3ADF"/>
    <w:rsid w:val="000E227F"/>
    <w:rsid w:val="000E59C7"/>
    <w:rsid w:val="000F16F2"/>
    <w:rsid w:val="000F6EEE"/>
    <w:rsid w:val="000F741E"/>
    <w:rsid w:val="00101174"/>
    <w:rsid w:val="001032AB"/>
    <w:rsid w:val="001051D0"/>
    <w:rsid w:val="00112AD4"/>
    <w:rsid w:val="00115595"/>
    <w:rsid w:val="00116915"/>
    <w:rsid w:val="00117711"/>
    <w:rsid w:val="001177E2"/>
    <w:rsid w:val="001206C7"/>
    <w:rsid w:val="00126133"/>
    <w:rsid w:val="00126504"/>
    <w:rsid w:val="00127D34"/>
    <w:rsid w:val="00142640"/>
    <w:rsid w:val="00145906"/>
    <w:rsid w:val="00146763"/>
    <w:rsid w:val="00154A67"/>
    <w:rsid w:val="001572AA"/>
    <w:rsid w:val="001606AC"/>
    <w:rsid w:val="00164EEA"/>
    <w:rsid w:val="001656AB"/>
    <w:rsid w:val="00165B5D"/>
    <w:rsid w:val="00171407"/>
    <w:rsid w:val="0017229F"/>
    <w:rsid w:val="00172E5D"/>
    <w:rsid w:val="0017379C"/>
    <w:rsid w:val="0017558C"/>
    <w:rsid w:val="00177913"/>
    <w:rsid w:val="001806DC"/>
    <w:rsid w:val="00183781"/>
    <w:rsid w:val="00183B1B"/>
    <w:rsid w:val="00184E4E"/>
    <w:rsid w:val="0019238D"/>
    <w:rsid w:val="00195236"/>
    <w:rsid w:val="001962BE"/>
    <w:rsid w:val="00196E81"/>
    <w:rsid w:val="00196FAE"/>
    <w:rsid w:val="001979E1"/>
    <w:rsid w:val="001A2CD9"/>
    <w:rsid w:val="001A4057"/>
    <w:rsid w:val="001A44E6"/>
    <w:rsid w:val="001A5889"/>
    <w:rsid w:val="001A611C"/>
    <w:rsid w:val="001B0911"/>
    <w:rsid w:val="001B55B7"/>
    <w:rsid w:val="001C0933"/>
    <w:rsid w:val="001C22A6"/>
    <w:rsid w:val="001C2C0B"/>
    <w:rsid w:val="001C3F1E"/>
    <w:rsid w:val="001C619E"/>
    <w:rsid w:val="001C777F"/>
    <w:rsid w:val="001D5E91"/>
    <w:rsid w:val="001E237A"/>
    <w:rsid w:val="001E48D2"/>
    <w:rsid w:val="001F1EA3"/>
    <w:rsid w:val="001F61F9"/>
    <w:rsid w:val="0020055B"/>
    <w:rsid w:val="00200695"/>
    <w:rsid w:val="002034DB"/>
    <w:rsid w:val="00204545"/>
    <w:rsid w:val="0020603D"/>
    <w:rsid w:val="00215F1A"/>
    <w:rsid w:val="00222DA1"/>
    <w:rsid w:val="0022315F"/>
    <w:rsid w:val="00223CE2"/>
    <w:rsid w:val="0022616C"/>
    <w:rsid w:val="00231FBC"/>
    <w:rsid w:val="00234CEB"/>
    <w:rsid w:val="00240205"/>
    <w:rsid w:val="0024162D"/>
    <w:rsid w:val="00241B78"/>
    <w:rsid w:val="00241FEC"/>
    <w:rsid w:val="00244B5B"/>
    <w:rsid w:val="00252344"/>
    <w:rsid w:val="00254190"/>
    <w:rsid w:val="00264A2C"/>
    <w:rsid w:val="00264E42"/>
    <w:rsid w:val="0026728E"/>
    <w:rsid w:val="002726F2"/>
    <w:rsid w:val="00272DC9"/>
    <w:rsid w:val="00273006"/>
    <w:rsid w:val="002830A1"/>
    <w:rsid w:val="00285544"/>
    <w:rsid w:val="00290D84"/>
    <w:rsid w:val="00291CBF"/>
    <w:rsid w:val="00292572"/>
    <w:rsid w:val="00294363"/>
    <w:rsid w:val="0029618D"/>
    <w:rsid w:val="002B177A"/>
    <w:rsid w:val="002B1F27"/>
    <w:rsid w:val="002C05F8"/>
    <w:rsid w:val="002C1BC0"/>
    <w:rsid w:val="002C2B32"/>
    <w:rsid w:val="002C2B76"/>
    <w:rsid w:val="002D33E5"/>
    <w:rsid w:val="002D7774"/>
    <w:rsid w:val="002E47F5"/>
    <w:rsid w:val="002E4D73"/>
    <w:rsid w:val="002E6812"/>
    <w:rsid w:val="002E6F45"/>
    <w:rsid w:val="002F00EC"/>
    <w:rsid w:val="002F0CA6"/>
    <w:rsid w:val="002F22F5"/>
    <w:rsid w:val="002F286E"/>
    <w:rsid w:val="002F429E"/>
    <w:rsid w:val="00306A61"/>
    <w:rsid w:val="0031186C"/>
    <w:rsid w:val="003118BF"/>
    <w:rsid w:val="00316710"/>
    <w:rsid w:val="00322A9C"/>
    <w:rsid w:val="003233B5"/>
    <w:rsid w:val="00330578"/>
    <w:rsid w:val="00333EA9"/>
    <w:rsid w:val="00340654"/>
    <w:rsid w:val="00341502"/>
    <w:rsid w:val="003421A1"/>
    <w:rsid w:val="00343F23"/>
    <w:rsid w:val="00344697"/>
    <w:rsid w:val="00345958"/>
    <w:rsid w:val="00346D2E"/>
    <w:rsid w:val="00355A38"/>
    <w:rsid w:val="00357A58"/>
    <w:rsid w:val="00360443"/>
    <w:rsid w:val="00365483"/>
    <w:rsid w:val="00366AFA"/>
    <w:rsid w:val="00367855"/>
    <w:rsid w:val="00372191"/>
    <w:rsid w:val="003746E9"/>
    <w:rsid w:val="0038258B"/>
    <w:rsid w:val="00383F6D"/>
    <w:rsid w:val="0038603B"/>
    <w:rsid w:val="00386060"/>
    <w:rsid w:val="003861AB"/>
    <w:rsid w:val="0039181B"/>
    <w:rsid w:val="003945D1"/>
    <w:rsid w:val="00395D72"/>
    <w:rsid w:val="003A145F"/>
    <w:rsid w:val="003A296D"/>
    <w:rsid w:val="003A6DB4"/>
    <w:rsid w:val="003A79AE"/>
    <w:rsid w:val="003B0A64"/>
    <w:rsid w:val="003B3D5C"/>
    <w:rsid w:val="003B3FE9"/>
    <w:rsid w:val="003B4A7B"/>
    <w:rsid w:val="003D10DB"/>
    <w:rsid w:val="003D2C5B"/>
    <w:rsid w:val="003E08FA"/>
    <w:rsid w:val="003E1A83"/>
    <w:rsid w:val="003E47B7"/>
    <w:rsid w:val="003E7A0E"/>
    <w:rsid w:val="003E7ED5"/>
    <w:rsid w:val="003F306A"/>
    <w:rsid w:val="003F3F09"/>
    <w:rsid w:val="003F75F1"/>
    <w:rsid w:val="00415D1C"/>
    <w:rsid w:val="00415D34"/>
    <w:rsid w:val="004170F1"/>
    <w:rsid w:val="00417211"/>
    <w:rsid w:val="004179F4"/>
    <w:rsid w:val="0042654C"/>
    <w:rsid w:val="00430A57"/>
    <w:rsid w:val="004315D3"/>
    <w:rsid w:val="004331D7"/>
    <w:rsid w:val="00436BCC"/>
    <w:rsid w:val="00437F33"/>
    <w:rsid w:val="00446109"/>
    <w:rsid w:val="00447E04"/>
    <w:rsid w:val="00450A6D"/>
    <w:rsid w:val="00451413"/>
    <w:rsid w:val="004522B1"/>
    <w:rsid w:val="00452EA9"/>
    <w:rsid w:val="00455FE2"/>
    <w:rsid w:val="0045673A"/>
    <w:rsid w:val="0046083F"/>
    <w:rsid w:val="0046349A"/>
    <w:rsid w:val="00474418"/>
    <w:rsid w:val="004746A5"/>
    <w:rsid w:val="0048033A"/>
    <w:rsid w:val="00482462"/>
    <w:rsid w:val="00485285"/>
    <w:rsid w:val="00487135"/>
    <w:rsid w:val="00490DFE"/>
    <w:rsid w:val="004942A6"/>
    <w:rsid w:val="00494A73"/>
    <w:rsid w:val="0049554F"/>
    <w:rsid w:val="00497339"/>
    <w:rsid w:val="004A2FB7"/>
    <w:rsid w:val="004A4847"/>
    <w:rsid w:val="004A655B"/>
    <w:rsid w:val="004B5560"/>
    <w:rsid w:val="004B7530"/>
    <w:rsid w:val="004B79DB"/>
    <w:rsid w:val="004C133E"/>
    <w:rsid w:val="004C4051"/>
    <w:rsid w:val="004C4B82"/>
    <w:rsid w:val="004D73AC"/>
    <w:rsid w:val="004E28B4"/>
    <w:rsid w:val="004E6E57"/>
    <w:rsid w:val="004E79F3"/>
    <w:rsid w:val="004F26BD"/>
    <w:rsid w:val="004F30F3"/>
    <w:rsid w:val="004F7052"/>
    <w:rsid w:val="00502B77"/>
    <w:rsid w:val="00517AB3"/>
    <w:rsid w:val="00522412"/>
    <w:rsid w:val="00527C91"/>
    <w:rsid w:val="00531827"/>
    <w:rsid w:val="00532C82"/>
    <w:rsid w:val="0053331F"/>
    <w:rsid w:val="00533B0A"/>
    <w:rsid w:val="00534181"/>
    <w:rsid w:val="00541853"/>
    <w:rsid w:val="00542EAF"/>
    <w:rsid w:val="00546C48"/>
    <w:rsid w:val="00552895"/>
    <w:rsid w:val="00553CE9"/>
    <w:rsid w:val="0055721A"/>
    <w:rsid w:val="00560C41"/>
    <w:rsid w:val="00563DB0"/>
    <w:rsid w:val="005727DB"/>
    <w:rsid w:val="005743B6"/>
    <w:rsid w:val="00574EBB"/>
    <w:rsid w:val="00580DA9"/>
    <w:rsid w:val="005831DC"/>
    <w:rsid w:val="00583D23"/>
    <w:rsid w:val="0059000B"/>
    <w:rsid w:val="00592002"/>
    <w:rsid w:val="00592D65"/>
    <w:rsid w:val="005945F7"/>
    <w:rsid w:val="005A3A14"/>
    <w:rsid w:val="005A5B3D"/>
    <w:rsid w:val="005A77ED"/>
    <w:rsid w:val="005B1171"/>
    <w:rsid w:val="005B17D2"/>
    <w:rsid w:val="005B5E3C"/>
    <w:rsid w:val="005B6E25"/>
    <w:rsid w:val="005C1F48"/>
    <w:rsid w:val="005C2094"/>
    <w:rsid w:val="005C4A2E"/>
    <w:rsid w:val="005C53E6"/>
    <w:rsid w:val="005D0C2A"/>
    <w:rsid w:val="005D15B0"/>
    <w:rsid w:val="005D2141"/>
    <w:rsid w:val="005D3C10"/>
    <w:rsid w:val="005E2990"/>
    <w:rsid w:val="005E566F"/>
    <w:rsid w:val="005E5856"/>
    <w:rsid w:val="005E58B3"/>
    <w:rsid w:val="005E768D"/>
    <w:rsid w:val="005E79CD"/>
    <w:rsid w:val="005F463A"/>
    <w:rsid w:val="005F77A3"/>
    <w:rsid w:val="006027A7"/>
    <w:rsid w:val="0060548F"/>
    <w:rsid w:val="00606449"/>
    <w:rsid w:val="006104C3"/>
    <w:rsid w:val="00613089"/>
    <w:rsid w:val="0061588F"/>
    <w:rsid w:val="00620089"/>
    <w:rsid w:val="00622BBD"/>
    <w:rsid w:val="00622C58"/>
    <w:rsid w:val="00623F0C"/>
    <w:rsid w:val="006248B9"/>
    <w:rsid w:val="00635B63"/>
    <w:rsid w:val="00637BF5"/>
    <w:rsid w:val="00637F0F"/>
    <w:rsid w:val="0064519B"/>
    <w:rsid w:val="00645FD0"/>
    <w:rsid w:val="00652E4F"/>
    <w:rsid w:val="00655973"/>
    <w:rsid w:val="00674454"/>
    <w:rsid w:val="00676287"/>
    <w:rsid w:val="0068170D"/>
    <w:rsid w:val="006A52AE"/>
    <w:rsid w:val="006A53EA"/>
    <w:rsid w:val="006A6CCA"/>
    <w:rsid w:val="006A75DD"/>
    <w:rsid w:val="006B0004"/>
    <w:rsid w:val="006B1D7E"/>
    <w:rsid w:val="006B40EA"/>
    <w:rsid w:val="006B43AC"/>
    <w:rsid w:val="006B6716"/>
    <w:rsid w:val="006C0A43"/>
    <w:rsid w:val="006C387D"/>
    <w:rsid w:val="006C5C23"/>
    <w:rsid w:val="006C619F"/>
    <w:rsid w:val="006C632B"/>
    <w:rsid w:val="006C69D0"/>
    <w:rsid w:val="006C74BC"/>
    <w:rsid w:val="006D49F7"/>
    <w:rsid w:val="006D6C48"/>
    <w:rsid w:val="006E17B9"/>
    <w:rsid w:val="006E1814"/>
    <w:rsid w:val="006E2E53"/>
    <w:rsid w:val="006E6464"/>
    <w:rsid w:val="006E66AF"/>
    <w:rsid w:val="006E74D9"/>
    <w:rsid w:val="006E76D5"/>
    <w:rsid w:val="006F1D19"/>
    <w:rsid w:val="006F468D"/>
    <w:rsid w:val="006F76A3"/>
    <w:rsid w:val="00703710"/>
    <w:rsid w:val="00710088"/>
    <w:rsid w:val="007102A7"/>
    <w:rsid w:val="0071038E"/>
    <w:rsid w:val="007112B4"/>
    <w:rsid w:val="007123BA"/>
    <w:rsid w:val="00713AA1"/>
    <w:rsid w:val="007153AF"/>
    <w:rsid w:val="00715829"/>
    <w:rsid w:val="00720227"/>
    <w:rsid w:val="00721142"/>
    <w:rsid w:val="0072279E"/>
    <w:rsid w:val="00733D3C"/>
    <w:rsid w:val="00742BF6"/>
    <w:rsid w:val="00742D74"/>
    <w:rsid w:val="00742D94"/>
    <w:rsid w:val="00743F96"/>
    <w:rsid w:val="0074742F"/>
    <w:rsid w:val="00751765"/>
    <w:rsid w:val="00755B8C"/>
    <w:rsid w:val="0076462E"/>
    <w:rsid w:val="00765412"/>
    <w:rsid w:val="007754E4"/>
    <w:rsid w:val="007768CC"/>
    <w:rsid w:val="00776E18"/>
    <w:rsid w:val="00781A7D"/>
    <w:rsid w:val="00782EF7"/>
    <w:rsid w:val="007853D0"/>
    <w:rsid w:val="00797CFA"/>
    <w:rsid w:val="007A17E3"/>
    <w:rsid w:val="007A50BA"/>
    <w:rsid w:val="007A6141"/>
    <w:rsid w:val="007B0518"/>
    <w:rsid w:val="007B3023"/>
    <w:rsid w:val="007B3143"/>
    <w:rsid w:val="007B51C3"/>
    <w:rsid w:val="007C30BD"/>
    <w:rsid w:val="007C4036"/>
    <w:rsid w:val="007C6A71"/>
    <w:rsid w:val="007C6CD4"/>
    <w:rsid w:val="007C7DB4"/>
    <w:rsid w:val="007D1932"/>
    <w:rsid w:val="007D2E4A"/>
    <w:rsid w:val="007D5F1A"/>
    <w:rsid w:val="007E1809"/>
    <w:rsid w:val="007E3A51"/>
    <w:rsid w:val="007E480F"/>
    <w:rsid w:val="007E5F2F"/>
    <w:rsid w:val="007F3923"/>
    <w:rsid w:val="007F5CBB"/>
    <w:rsid w:val="007F7CC9"/>
    <w:rsid w:val="008036FA"/>
    <w:rsid w:val="00803D06"/>
    <w:rsid w:val="00806E52"/>
    <w:rsid w:val="008101DF"/>
    <w:rsid w:val="00820F19"/>
    <w:rsid w:val="008247E6"/>
    <w:rsid w:val="00824974"/>
    <w:rsid w:val="00833058"/>
    <w:rsid w:val="00833C73"/>
    <w:rsid w:val="00840A7B"/>
    <w:rsid w:val="0084263C"/>
    <w:rsid w:val="008427F2"/>
    <w:rsid w:val="0084592C"/>
    <w:rsid w:val="00847297"/>
    <w:rsid w:val="00852118"/>
    <w:rsid w:val="00856F41"/>
    <w:rsid w:val="00860798"/>
    <w:rsid w:val="00867AC9"/>
    <w:rsid w:val="00872FC8"/>
    <w:rsid w:val="00875E82"/>
    <w:rsid w:val="0087604E"/>
    <w:rsid w:val="0088321C"/>
    <w:rsid w:val="00886D40"/>
    <w:rsid w:val="0088784B"/>
    <w:rsid w:val="008A1EE6"/>
    <w:rsid w:val="008A4E5E"/>
    <w:rsid w:val="008A72AE"/>
    <w:rsid w:val="008A76B4"/>
    <w:rsid w:val="008B49CE"/>
    <w:rsid w:val="008C6471"/>
    <w:rsid w:val="008D6290"/>
    <w:rsid w:val="008D7A1B"/>
    <w:rsid w:val="008F4A1D"/>
    <w:rsid w:val="008F7341"/>
    <w:rsid w:val="008F7B2C"/>
    <w:rsid w:val="0090218B"/>
    <w:rsid w:val="009070D8"/>
    <w:rsid w:val="00907B19"/>
    <w:rsid w:val="0091469E"/>
    <w:rsid w:val="00915676"/>
    <w:rsid w:val="009173A8"/>
    <w:rsid w:val="00920E80"/>
    <w:rsid w:val="00921EB8"/>
    <w:rsid w:val="00925970"/>
    <w:rsid w:val="00925EAF"/>
    <w:rsid w:val="00940251"/>
    <w:rsid w:val="00941B29"/>
    <w:rsid w:val="0094364E"/>
    <w:rsid w:val="00944757"/>
    <w:rsid w:val="00946346"/>
    <w:rsid w:val="00947B0E"/>
    <w:rsid w:val="00953D7E"/>
    <w:rsid w:val="0096005C"/>
    <w:rsid w:val="009624CA"/>
    <w:rsid w:val="00962C9B"/>
    <w:rsid w:val="00964747"/>
    <w:rsid w:val="00966123"/>
    <w:rsid w:val="00972276"/>
    <w:rsid w:val="009764DF"/>
    <w:rsid w:val="00977BCB"/>
    <w:rsid w:val="00980428"/>
    <w:rsid w:val="00984039"/>
    <w:rsid w:val="00986979"/>
    <w:rsid w:val="00986B34"/>
    <w:rsid w:val="00987393"/>
    <w:rsid w:val="009875FC"/>
    <w:rsid w:val="00990D66"/>
    <w:rsid w:val="00995825"/>
    <w:rsid w:val="009A2207"/>
    <w:rsid w:val="009A2952"/>
    <w:rsid w:val="009A33CE"/>
    <w:rsid w:val="009B1258"/>
    <w:rsid w:val="009B137D"/>
    <w:rsid w:val="009B78D5"/>
    <w:rsid w:val="009C01BE"/>
    <w:rsid w:val="009C29B5"/>
    <w:rsid w:val="009C4C64"/>
    <w:rsid w:val="009C564D"/>
    <w:rsid w:val="009C6A75"/>
    <w:rsid w:val="009D3EAD"/>
    <w:rsid w:val="009D4F5E"/>
    <w:rsid w:val="009D5B0A"/>
    <w:rsid w:val="009D6E15"/>
    <w:rsid w:val="009F3D87"/>
    <w:rsid w:val="009F575E"/>
    <w:rsid w:val="009F6FD7"/>
    <w:rsid w:val="00A01968"/>
    <w:rsid w:val="00A01A57"/>
    <w:rsid w:val="00A04C42"/>
    <w:rsid w:val="00A073D3"/>
    <w:rsid w:val="00A14733"/>
    <w:rsid w:val="00A178DB"/>
    <w:rsid w:val="00A17ED6"/>
    <w:rsid w:val="00A2628D"/>
    <w:rsid w:val="00A2707E"/>
    <w:rsid w:val="00A33C22"/>
    <w:rsid w:val="00A33DEC"/>
    <w:rsid w:val="00A455C2"/>
    <w:rsid w:val="00A459F5"/>
    <w:rsid w:val="00A46E3F"/>
    <w:rsid w:val="00A504B2"/>
    <w:rsid w:val="00A5558D"/>
    <w:rsid w:val="00A57794"/>
    <w:rsid w:val="00A61AF6"/>
    <w:rsid w:val="00A62861"/>
    <w:rsid w:val="00A675A4"/>
    <w:rsid w:val="00A67A5E"/>
    <w:rsid w:val="00A71A5B"/>
    <w:rsid w:val="00A72E89"/>
    <w:rsid w:val="00A84D8D"/>
    <w:rsid w:val="00A85F0A"/>
    <w:rsid w:val="00A90806"/>
    <w:rsid w:val="00AA3EB9"/>
    <w:rsid w:val="00AA45AD"/>
    <w:rsid w:val="00AA4A00"/>
    <w:rsid w:val="00AB0722"/>
    <w:rsid w:val="00AB1A58"/>
    <w:rsid w:val="00AB4C2C"/>
    <w:rsid w:val="00AB5443"/>
    <w:rsid w:val="00AB6389"/>
    <w:rsid w:val="00AB7279"/>
    <w:rsid w:val="00AB73A1"/>
    <w:rsid w:val="00AC307D"/>
    <w:rsid w:val="00AC36EC"/>
    <w:rsid w:val="00AD16BF"/>
    <w:rsid w:val="00AD2CDD"/>
    <w:rsid w:val="00AD4F9C"/>
    <w:rsid w:val="00AD5C40"/>
    <w:rsid w:val="00AD64DB"/>
    <w:rsid w:val="00AD7C6A"/>
    <w:rsid w:val="00AD7C7B"/>
    <w:rsid w:val="00AF6A11"/>
    <w:rsid w:val="00B02674"/>
    <w:rsid w:val="00B03E2C"/>
    <w:rsid w:val="00B13503"/>
    <w:rsid w:val="00B179B3"/>
    <w:rsid w:val="00B22471"/>
    <w:rsid w:val="00B22BB8"/>
    <w:rsid w:val="00B30BC7"/>
    <w:rsid w:val="00B31585"/>
    <w:rsid w:val="00B34926"/>
    <w:rsid w:val="00B4267A"/>
    <w:rsid w:val="00B43C93"/>
    <w:rsid w:val="00B454AD"/>
    <w:rsid w:val="00B47299"/>
    <w:rsid w:val="00B5014A"/>
    <w:rsid w:val="00B50EFF"/>
    <w:rsid w:val="00B533DC"/>
    <w:rsid w:val="00B54163"/>
    <w:rsid w:val="00B56E1B"/>
    <w:rsid w:val="00B71191"/>
    <w:rsid w:val="00B73886"/>
    <w:rsid w:val="00B81E48"/>
    <w:rsid w:val="00B82388"/>
    <w:rsid w:val="00B84C30"/>
    <w:rsid w:val="00B87732"/>
    <w:rsid w:val="00B87856"/>
    <w:rsid w:val="00B90AB4"/>
    <w:rsid w:val="00B92006"/>
    <w:rsid w:val="00B937A5"/>
    <w:rsid w:val="00BA0290"/>
    <w:rsid w:val="00BA1494"/>
    <w:rsid w:val="00BA6DEE"/>
    <w:rsid w:val="00BA7C13"/>
    <w:rsid w:val="00BB2763"/>
    <w:rsid w:val="00BB34C3"/>
    <w:rsid w:val="00BC0B1E"/>
    <w:rsid w:val="00BC3C6C"/>
    <w:rsid w:val="00BC52E5"/>
    <w:rsid w:val="00BC5F9D"/>
    <w:rsid w:val="00BD07FE"/>
    <w:rsid w:val="00BD3AF0"/>
    <w:rsid w:val="00BD7B55"/>
    <w:rsid w:val="00BE4E0C"/>
    <w:rsid w:val="00BE6B99"/>
    <w:rsid w:val="00BE7EDB"/>
    <w:rsid w:val="00BF1467"/>
    <w:rsid w:val="00BF4212"/>
    <w:rsid w:val="00BF5F73"/>
    <w:rsid w:val="00BF79F6"/>
    <w:rsid w:val="00C025E7"/>
    <w:rsid w:val="00C05138"/>
    <w:rsid w:val="00C0605A"/>
    <w:rsid w:val="00C07006"/>
    <w:rsid w:val="00C10230"/>
    <w:rsid w:val="00C21983"/>
    <w:rsid w:val="00C22988"/>
    <w:rsid w:val="00C22F24"/>
    <w:rsid w:val="00C27673"/>
    <w:rsid w:val="00C31127"/>
    <w:rsid w:val="00C41F79"/>
    <w:rsid w:val="00C4644A"/>
    <w:rsid w:val="00C5086D"/>
    <w:rsid w:val="00C5349D"/>
    <w:rsid w:val="00C54BEC"/>
    <w:rsid w:val="00C54C3D"/>
    <w:rsid w:val="00C57F06"/>
    <w:rsid w:val="00C60EB7"/>
    <w:rsid w:val="00C63767"/>
    <w:rsid w:val="00C70013"/>
    <w:rsid w:val="00C7368C"/>
    <w:rsid w:val="00C73E82"/>
    <w:rsid w:val="00C75462"/>
    <w:rsid w:val="00C84185"/>
    <w:rsid w:val="00C85794"/>
    <w:rsid w:val="00C85D05"/>
    <w:rsid w:val="00C960EF"/>
    <w:rsid w:val="00C961DC"/>
    <w:rsid w:val="00C96532"/>
    <w:rsid w:val="00C969E4"/>
    <w:rsid w:val="00CA4F95"/>
    <w:rsid w:val="00CA79F6"/>
    <w:rsid w:val="00CB3563"/>
    <w:rsid w:val="00CC39D8"/>
    <w:rsid w:val="00CC414B"/>
    <w:rsid w:val="00CC76FC"/>
    <w:rsid w:val="00CC79A8"/>
    <w:rsid w:val="00CD2C2B"/>
    <w:rsid w:val="00CD3114"/>
    <w:rsid w:val="00CD6619"/>
    <w:rsid w:val="00CD7583"/>
    <w:rsid w:val="00CD7C8E"/>
    <w:rsid w:val="00CE1A5A"/>
    <w:rsid w:val="00CF33AF"/>
    <w:rsid w:val="00CF5710"/>
    <w:rsid w:val="00CF6806"/>
    <w:rsid w:val="00D01EDB"/>
    <w:rsid w:val="00D14D1E"/>
    <w:rsid w:val="00D222D9"/>
    <w:rsid w:val="00D302FF"/>
    <w:rsid w:val="00D31BEC"/>
    <w:rsid w:val="00D326C1"/>
    <w:rsid w:val="00D32B21"/>
    <w:rsid w:val="00D330D3"/>
    <w:rsid w:val="00D33E6B"/>
    <w:rsid w:val="00D36747"/>
    <w:rsid w:val="00D36919"/>
    <w:rsid w:val="00D37ACF"/>
    <w:rsid w:val="00D4191D"/>
    <w:rsid w:val="00D53929"/>
    <w:rsid w:val="00D57549"/>
    <w:rsid w:val="00D57727"/>
    <w:rsid w:val="00D57C18"/>
    <w:rsid w:val="00D61B74"/>
    <w:rsid w:val="00D64FF8"/>
    <w:rsid w:val="00D67F0E"/>
    <w:rsid w:val="00D702C6"/>
    <w:rsid w:val="00D73AC0"/>
    <w:rsid w:val="00D75A96"/>
    <w:rsid w:val="00D75B44"/>
    <w:rsid w:val="00D839E3"/>
    <w:rsid w:val="00D85435"/>
    <w:rsid w:val="00D86284"/>
    <w:rsid w:val="00D877FC"/>
    <w:rsid w:val="00D91542"/>
    <w:rsid w:val="00D94825"/>
    <w:rsid w:val="00DA1DEB"/>
    <w:rsid w:val="00DA4D22"/>
    <w:rsid w:val="00DA68B2"/>
    <w:rsid w:val="00DA7262"/>
    <w:rsid w:val="00DB27F1"/>
    <w:rsid w:val="00DB2E20"/>
    <w:rsid w:val="00DC1C55"/>
    <w:rsid w:val="00DC6924"/>
    <w:rsid w:val="00DC69C1"/>
    <w:rsid w:val="00DD02DC"/>
    <w:rsid w:val="00DD043C"/>
    <w:rsid w:val="00DD2C88"/>
    <w:rsid w:val="00DE3199"/>
    <w:rsid w:val="00DE4D72"/>
    <w:rsid w:val="00DE748F"/>
    <w:rsid w:val="00DF143E"/>
    <w:rsid w:val="00DF2284"/>
    <w:rsid w:val="00DF3778"/>
    <w:rsid w:val="00E0225B"/>
    <w:rsid w:val="00E02E55"/>
    <w:rsid w:val="00E0400C"/>
    <w:rsid w:val="00E1219D"/>
    <w:rsid w:val="00E22C7C"/>
    <w:rsid w:val="00E25884"/>
    <w:rsid w:val="00E2770A"/>
    <w:rsid w:val="00E32F94"/>
    <w:rsid w:val="00E33DA1"/>
    <w:rsid w:val="00E34BBF"/>
    <w:rsid w:val="00E35799"/>
    <w:rsid w:val="00E3624F"/>
    <w:rsid w:val="00E37848"/>
    <w:rsid w:val="00E37C2F"/>
    <w:rsid w:val="00E41BD5"/>
    <w:rsid w:val="00E4571A"/>
    <w:rsid w:val="00E46014"/>
    <w:rsid w:val="00E52BA9"/>
    <w:rsid w:val="00E55042"/>
    <w:rsid w:val="00E55759"/>
    <w:rsid w:val="00E62F94"/>
    <w:rsid w:val="00E6545E"/>
    <w:rsid w:val="00E712B1"/>
    <w:rsid w:val="00E72D5D"/>
    <w:rsid w:val="00E83B6A"/>
    <w:rsid w:val="00EA16F9"/>
    <w:rsid w:val="00EA1CBF"/>
    <w:rsid w:val="00EA1F6F"/>
    <w:rsid w:val="00EA2105"/>
    <w:rsid w:val="00EA2366"/>
    <w:rsid w:val="00EA5B6D"/>
    <w:rsid w:val="00EB5FED"/>
    <w:rsid w:val="00ED20FD"/>
    <w:rsid w:val="00ED2159"/>
    <w:rsid w:val="00ED307E"/>
    <w:rsid w:val="00ED325C"/>
    <w:rsid w:val="00ED36B9"/>
    <w:rsid w:val="00ED4AA2"/>
    <w:rsid w:val="00ED51C8"/>
    <w:rsid w:val="00ED65F7"/>
    <w:rsid w:val="00ED6D22"/>
    <w:rsid w:val="00EE05A9"/>
    <w:rsid w:val="00EE16E6"/>
    <w:rsid w:val="00EE4943"/>
    <w:rsid w:val="00EE499D"/>
    <w:rsid w:val="00EF1187"/>
    <w:rsid w:val="00EF6B93"/>
    <w:rsid w:val="00EF7E7D"/>
    <w:rsid w:val="00F0077A"/>
    <w:rsid w:val="00F01B4D"/>
    <w:rsid w:val="00F034FF"/>
    <w:rsid w:val="00F1373A"/>
    <w:rsid w:val="00F1377A"/>
    <w:rsid w:val="00F257A1"/>
    <w:rsid w:val="00F27F80"/>
    <w:rsid w:val="00F3010E"/>
    <w:rsid w:val="00F31357"/>
    <w:rsid w:val="00F331D1"/>
    <w:rsid w:val="00F33498"/>
    <w:rsid w:val="00F338E3"/>
    <w:rsid w:val="00F33982"/>
    <w:rsid w:val="00F351C4"/>
    <w:rsid w:val="00F35FC4"/>
    <w:rsid w:val="00F36AF5"/>
    <w:rsid w:val="00F42E8B"/>
    <w:rsid w:val="00F53633"/>
    <w:rsid w:val="00F566B5"/>
    <w:rsid w:val="00F60A7E"/>
    <w:rsid w:val="00F627B6"/>
    <w:rsid w:val="00F65D5B"/>
    <w:rsid w:val="00F76621"/>
    <w:rsid w:val="00F77D50"/>
    <w:rsid w:val="00F803BE"/>
    <w:rsid w:val="00F8301F"/>
    <w:rsid w:val="00F8563D"/>
    <w:rsid w:val="00F85801"/>
    <w:rsid w:val="00FA2F64"/>
    <w:rsid w:val="00FB200A"/>
    <w:rsid w:val="00FB241C"/>
    <w:rsid w:val="00FC0DD6"/>
    <w:rsid w:val="00FC7326"/>
    <w:rsid w:val="00FD1455"/>
    <w:rsid w:val="00FE133C"/>
    <w:rsid w:val="00FE41AF"/>
    <w:rsid w:val="00FE772C"/>
    <w:rsid w:val="00FE77D2"/>
    <w:rsid w:val="00FE77DB"/>
    <w:rsid w:val="00FF404A"/>
    <w:rsid w:val="00FF582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4D52DD0"/>
  <w15:docId w15:val="{481545E7-7FC7-447F-89EA-4A4C8985D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p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sz w:val="32"/>
      <w:szCs w:val="32"/>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3F60"/>
      <w:sz w:val="24"/>
      <w:szCs w:val="24"/>
      <w:lang w:val="en-US"/>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F81BD"/>
      <w:sz w:val="26"/>
      <w:szCs w:val="26"/>
    </w:rPr>
  </w:style>
  <w:style w:type="character" w:styleId="Hyperlink">
    <w:name w:val="Hyperlink"/>
    <w:basedOn w:val="DefaultParagraphFont"/>
    <w:uiPriority w:val="99"/>
    <w:rPr>
      <w:color w:val="0000FF"/>
      <w:u w:val="single"/>
    </w:rPr>
  </w:style>
  <w:style w:type="character" w:customStyle="1" w:styleId="apple-converted-space">
    <w:name w:val="apple-converted-space"/>
    <w:basedOn w:val="DefaultParagraphFont"/>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rPr>
      <w:color w:val="800080"/>
      <w:u w:val="single"/>
    </w:rPr>
  </w:style>
  <w:style w:type="paragraph" w:customStyle="1" w:styleId="EndNoteBibliographyTitle">
    <w:name w:val="EndNote Bibliography Title"/>
    <w:basedOn w:val="Normal"/>
    <w:link w:val="EndNoteBibliographyTitleChar"/>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Char"/>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Pr>
      <w:rFonts w:ascii="Calibri" w:hAnsi="Calibri" w:cs="Calibri"/>
      <w:noProof/>
      <w:lang w:val="en-U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styleId="Caption">
    <w:name w:val="caption"/>
    <w:basedOn w:val="Normal"/>
    <w:next w:val="Normal"/>
    <w:link w:val="CaptionChar"/>
    <w:uiPriority w:val="35"/>
    <w:qFormat/>
    <w:pPr>
      <w:spacing w:line="240" w:lineRule="auto"/>
    </w:pPr>
    <w:rPr>
      <w:i/>
      <w:iCs/>
      <w:szCs w:val="18"/>
      <w:lang w:val="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243F60"/>
      <w:sz w:val="24"/>
      <w:szCs w:val="24"/>
      <w:lang w:val="en-US"/>
    </w:rPr>
  </w:style>
  <w:style w:type="character" w:customStyle="1" w:styleId="HeaderChar">
    <w:name w:val="Header Char"/>
    <w:basedOn w:val="DefaultParagraphFont"/>
    <w:link w:val="Header"/>
    <w:uiPriority w:val="99"/>
    <w:rPr>
      <w:sz w:val="24"/>
      <w:szCs w:val="24"/>
      <w:lang w:val="en-US"/>
    </w:rPr>
  </w:style>
  <w:style w:type="paragraph" w:styleId="Header">
    <w:name w:val="header"/>
    <w:basedOn w:val="Normal"/>
    <w:link w:val="HeaderChar"/>
    <w:uiPriority w:val="99"/>
    <w:pPr>
      <w:tabs>
        <w:tab w:val="center" w:pos="4680"/>
        <w:tab w:val="right" w:pos="9360"/>
      </w:tabs>
      <w:spacing w:after="0" w:line="240" w:lineRule="auto"/>
    </w:pPr>
    <w:rPr>
      <w:sz w:val="24"/>
      <w:szCs w:val="24"/>
      <w:lang w:val="en-US"/>
    </w:rPr>
  </w:style>
  <w:style w:type="character" w:customStyle="1" w:styleId="FooterChar">
    <w:name w:val="Footer Char"/>
    <w:basedOn w:val="DefaultParagraphFont"/>
    <w:link w:val="Footer"/>
    <w:uiPriority w:val="99"/>
    <w:rPr>
      <w:sz w:val="24"/>
      <w:szCs w:val="24"/>
      <w:lang w:val="en-US"/>
    </w:rPr>
  </w:style>
  <w:style w:type="paragraph" w:styleId="Footer">
    <w:name w:val="footer"/>
    <w:basedOn w:val="Normal"/>
    <w:link w:val="FooterChar"/>
    <w:uiPriority w:val="99"/>
    <w:pPr>
      <w:tabs>
        <w:tab w:val="center" w:pos="4680"/>
        <w:tab w:val="right" w:pos="9360"/>
      </w:tabs>
      <w:spacing w:after="0" w:line="240" w:lineRule="auto"/>
    </w:pPr>
    <w:rPr>
      <w:sz w:val="24"/>
      <w:szCs w:val="24"/>
      <w:lang w:val="en-US"/>
    </w:rPr>
  </w:style>
  <w:style w:type="paragraph" w:customStyle="1" w:styleId="Tableheadings">
    <w:name w:val="Table headings"/>
    <w:qFormat/>
    <w:pPr>
      <w:spacing w:after="0" w:line="240" w:lineRule="auto"/>
      <w:jc w:val="center"/>
    </w:pPr>
    <w:rPr>
      <w:b/>
      <w:sz w:val="20"/>
      <w:szCs w:val="20"/>
    </w:rPr>
  </w:style>
  <w:style w:type="paragraph" w:customStyle="1" w:styleId="Tabletext">
    <w:name w:val="Table text"/>
    <w:qFormat/>
    <w:pPr>
      <w:spacing w:after="0" w:line="240" w:lineRule="auto"/>
      <w:jc w:val="center"/>
    </w:pPr>
    <w:rPr>
      <w:sz w:val="20"/>
      <w:szCs w:val="20"/>
    </w:rPr>
  </w:style>
  <w:style w:type="paragraph" w:customStyle="1" w:styleId="tablelegend">
    <w:name w:val="table legend"/>
    <w:basedOn w:val="Normal"/>
    <w:qFormat/>
    <w:pPr>
      <w:spacing w:after="360" w:line="240" w:lineRule="auto"/>
      <w:jc w:val="both"/>
    </w:pPr>
    <w:rPr>
      <w:rFonts w:ascii="Calibri" w:eastAsia="Calibri" w:hAnsi="Calibri" w:cs="Times New Roman"/>
      <w:sz w:val="20"/>
      <w:szCs w:val="20"/>
    </w:rPr>
  </w:style>
  <w:style w:type="paragraph" w:customStyle="1" w:styleId="abstract">
    <w:name w:val="abstract"/>
    <w:qFormat/>
    <w:pPr>
      <w:spacing w:line="360" w:lineRule="auto"/>
      <w:jc w:val="both"/>
    </w:p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365F91"/>
    </w:rPr>
  </w:style>
  <w:style w:type="character" w:customStyle="1" w:styleId="cit-article-title">
    <w:name w:val="cit-article-title"/>
    <w:basedOn w:val="DefaultParagraphFont"/>
  </w:style>
  <w:style w:type="table" w:customStyle="1" w:styleId="PlainTable31">
    <w:name w:val="Plain Table 31"/>
    <w:basedOn w:val="TableNormal"/>
    <w:next w:val="PlainTable32"/>
    <w:uiPriority w:val="43"/>
    <w:pPr>
      <w:spacing w:after="0" w:line="240" w:lineRule="auto"/>
    </w:pPr>
    <w:rPr>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uiPriority w:val="99"/>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rPr>
      <w:rFonts w:ascii="Lucida Grande" w:hAnsi="Lucida Grande" w:cs="Lucida Grande"/>
      <w:sz w:val="24"/>
      <w:szCs w:val="24"/>
    </w:rPr>
  </w:style>
  <w:style w:type="paragraph" w:styleId="Revision">
    <w:name w:val="Revision"/>
    <w:uiPriority w:val="99"/>
    <w:pPr>
      <w:spacing w:after="0" w:line="240" w:lineRule="auto"/>
    </w:pPr>
  </w:style>
  <w:style w:type="paragraph" w:customStyle="1" w:styleId="authorsaffiliations">
    <w:name w:val="authors_affiliations"/>
    <w:qFormat/>
    <w:pPr>
      <w:jc w:val="both"/>
    </w:pPr>
  </w:style>
  <w:style w:type="paragraph" w:customStyle="1" w:styleId="acknowledgements">
    <w:name w:val="acknowledgements"/>
    <w:basedOn w:val="Normal"/>
    <w:qFormat/>
  </w:style>
  <w:style w:type="character" w:customStyle="1" w:styleId="CaptionChar">
    <w:name w:val="Caption Char"/>
    <w:basedOn w:val="DefaultParagraphFont"/>
    <w:link w:val="Caption"/>
    <w:uiPriority w:val="35"/>
    <w:rPr>
      <w:i/>
      <w:iCs/>
      <w:szCs w:val="18"/>
      <w:lang w:val="en-US"/>
    </w:rPr>
  </w:style>
  <w:style w:type="character" w:styleId="Strong">
    <w:name w:val="Strong"/>
    <w:basedOn w:val="DefaultParagraphFont"/>
    <w:uiPriority w:val="22"/>
    <w:qFormat/>
    <w:rPr>
      <w:b/>
      <w:bCs/>
    </w:rPr>
  </w:style>
  <w:style w:type="paragraph" w:customStyle="1" w:styleId="paraauthor-contributions">
    <w:name w:val="paraauthor-contributions"/>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funding-statement">
    <w:name w:val="parafunding-statement"/>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UnresolvedMention2">
    <w:name w:val="Unresolved Mention2"/>
    <w:basedOn w:val="DefaultParagraphFont"/>
    <w:uiPriority w:val="99"/>
    <w:rPr>
      <w:color w:val="808080"/>
      <w:shd w:val="clear" w:color="auto" w:fill="E6E6E6"/>
    </w:rPr>
  </w:style>
  <w:style w:type="paragraph" w:customStyle="1" w:styleId="Figure">
    <w:name w:val="Figure"/>
    <w:qFormat/>
    <w:pPr>
      <w:spacing w:after="120"/>
      <w:jc w:val="center"/>
    </w:pPr>
    <w:rPr>
      <w:noProof/>
      <w:lang w:eastAsia="en-GB"/>
    </w:rPr>
  </w:style>
  <w:style w:type="character" w:customStyle="1" w:styleId="UnresolvedMention3">
    <w:name w:val="Unresolved Mention3"/>
    <w:basedOn w:val="DefaultParagraphFont"/>
    <w:uiPriority w:val="99"/>
    <w:rPr>
      <w:color w:val="808080"/>
      <w:shd w:val="clear" w:color="auto" w:fill="E6E6E6"/>
    </w:rPr>
  </w:style>
  <w:style w:type="paragraph" w:customStyle="1" w:styleId="xmsonormal">
    <w:name w:val="x_msonormal"/>
    <w:basedOn w:val="Normal"/>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4">
    <w:name w:val="Unresolved Mention4"/>
    <w:basedOn w:val="DefaultParagraphFont"/>
    <w:uiPriority w:val="99"/>
    <w:rPr>
      <w:color w:val="605E5C"/>
      <w:shd w:val="clear" w:color="auto" w:fill="E1DFDD"/>
    </w:rPr>
  </w:style>
  <w:style w:type="character" w:customStyle="1" w:styleId="UnresolvedMention5">
    <w:name w:val="Unresolved Mention5"/>
    <w:basedOn w:val="DefaultParagraphFont"/>
    <w:uiPriority w:val="99"/>
    <w:rPr>
      <w:color w:val="605E5C"/>
      <w:shd w:val="clear" w:color="auto" w:fill="E1DFDD"/>
    </w:rPr>
  </w:style>
  <w:style w:type="character" w:customStyle="1" w:styleId="UnresolvedMention6">
    <w:name w:val="Unresolved Mention6"/>
    <w:basedOn w:val="DefaultParagraphFont"/>
    <w:uiPriority w:val="99"/>
    <w:rPr>
      <w:color w:val="605E5C"/>
      <w:shd w:val="clear" w:color="auto" w:fill="E1DFDD"/>
    </w:rPr>
  </w:style>
  <w:style w:type="character" w:styleId="IntenseEmphasis">
    <w:name w:val="Intense Emphasis"/>
    <w:basedOn w:val="DefaultParagraphFont"/>
    <w:uiPriority w:val="21"/>
    <w:qFormat/>
    <w:rsid w:val="00803D06"/>
    <w:rPr>
      <w:i/>
      <w:iCs/>
      <w:color w:val="4F81BD" w:themeColor="accent1"/>
    </w:rPr>
  </w:style>
  <w:style w:type="character" w:styleId="UnresolvedMention">
    <w:name w:val="Unresolved Mention"/>
    <w:basedOn w:val="DefaultParagraphFont"/>
    <w:uiPriority w:val="99"/>
    <w:semiHidden/>
    <w:unhideWhenUsed/>
    <w:rsid w:val="0003313A"/>
    <w:rPr>
      <w:color w:val="605E5C"/>
      <w:shd w:val="clear" w:color="auto" w:fill="E1DFDD"/>
    </w:rPr>
  </w:style>
  <w:style w:type="character" w:styleId="LineNumber">
    <w:name w:val="line number"/>
    <w:basedOn w:val="DefaultParagraphFont"/>
    <w:uiPriority w:val="99"/>
    <w:semiHidden/>
    <w:unhideWhenUsed/>
    <w:rsid w:val="0017379C"/>
  </w:style>
  <w:style w:type="paragraph" w:customStyle="1" w:styleId="abstractheadings">
    <w:name w:val="abstract_headings"/>
    <w:qFormat/>
    <w:rsid w:val="00452EA9"/>
    <w:pPr>
      <w:spacing w:after="60"/>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hannah.jones@bristol.ac.uk" TargetMode="External"/><Relationship Id="rId13" Type="http://schemas.openxmlformats.org/officeDocument/2006/relationships/hyperlink" Target="https://www.ncbi.nlm.nih.gov/pubmed/9715332"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cbi.nlm.nih.gov/pubmed/1459433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istol.ac.uk/alspac/external/documents/grant-acknowledgements.pdf"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bristol.ac.uk/alspac/researchers/research-ethics/"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bristol.ac.uk/alspac/researchers/data-access/data-dictionary"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8F0A75-94AC-46CB-B1CC-A70466E78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940</Words>
  <Characters>68059</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79840</CharactersWithSpaces>
  <SharedDoc>false</SharedDoc>
  <HLinks>
    <vt:vector size="24" baseType="variant">
      <vt:variant>
        <vt:i4>589846</vt:i4>
      </vt:variant>
      <vt:variant>
        <vt:i4>250</vt:i4>
      </vt:variant>
      <vt:variant>
        <vt:i4>0</vt:i4>
      </vt:variant>
      <vt:variant>
        <vt:i4>5</vt:i4>
      </vt:variant>
      <vt:variant>
        <vt:lpwstr>http://www.bristol.ac.uk/alspac/external/documents/grant-acknowledgements.pdf</vt:lpwstr>
      </vt:variant>
      <vt:variant>
        <vt:lpwstr/>
      </vt:variant>
      <vt:variant>
        <vt:i4>6029315</vt:i4>
      </vt:variant>
      <vt:variant>
        <vt:i4>82</vt:i4>
      </vt:variant>
      <vt:variant>
        <vt:i4>0</vt:i4>
      </vt:variant>
      <vt:variant>
        <vt:i4>5</vt:i4>
      </vt:variant>
      <vt:variant>
        <vt:lpwstr>http://www.bristol.ac.uk/alspac/researchers/research-ethics/</vt:lpwstr>
      </vt:variant>
      <vt:variant>
        <vt:lpwstr/>
      </vt:variant>
      <vt:variant>
        <vt:i4>2818085</vt:i4>
      </vt:variant>
      <vt:variant>
        <vt:i4>79</vt:i4>
      </vt:variant>
      <vt:variant>
        <vt:i4>0</vt:i4>
      </vt:variant>
      <vt:variant>
        <vt:i4>5</vt:i4>
      </vt:variant>
      <vt:variant>
        <vt:lpwstr>http://www.bristol.ac.uk/alspac/researchers/data-access/data-dictionary</vt:lpwstr>
      </vt:variant>
      <vt:variant>
        <vt:lpwstr/>
      </vt:variant>
      <vt:variant>
        <vt:i4>3604486</vt:i4>
      </vt:variant>
      <vt:variant>
        <vt:i4>0</vt:i4>
      </vt:variant>
      <vt:variant>
        <vt:i4>0</vt:i4>
      </vt:variant>
      <vt:variant>
        <vt:i4>5</vt:i4>
      </vt:variant>
      <vt:variant>
        <vt:lpwstr>mailto:hannah.jones@brist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cp:lastModifiedBy>Gage, Suzanne</cp:lastModifiedBy>
  <cp:revision>2</cp:revision>
  <cp:lastPrinted>2019-12-17T12:06:00Z</cp:lastPrinted>
  <dcterms:created xsi:type="dcterms:W3CDTF">2020-06-22T10:42:00Z</dcterms:created>
  <dcterms:modified xsi:type="dcterms:W3CDTF">2020-06-22T10:42:00Z</dcterms:modified>
</cp:coreProperties>
</file>